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5D15C" w14:textId="2DF8FBA8" w:rsidR="00A101B1" w:rsidRPr="0007601D" w:rsidRDefault="00A101B1" w:rsidP="00264A93">
      <w:pPr>
        <w:pStyle w:val="Heading1"/>
      </w:pPr>
      <w:r w:rsidRPr="0007601D">
        <w:t>Case Study 1</w:t>
      </w:r>
      <w:r w:rsidR="00B02297">
        <w:t xml:space="preserve">: </w:t>
      </w:r>
      <w:r w:rsidR="00D8648F">
        <w:t>Subjective wellbeing and cardiometabolic health</w:t>
      </w:r>
    </w:p>
    <w:p w14:paraId="5093E172" w14:textId="69C93B66" w:rsidR="0007601D" w:rsidRDefault="0007601D" w:rsidP="00264A93">
      <w:pPr>
        <w:pStyle w:val="ListParagraph"/>
      </w:pPr>
    </w:p>
    <w:p w14:paraId="67F8B110" w14:textId="47A6E0F8" w:rsidR="0007601D" w:rsidRPr="00264A93" w:rsidRDefault="0007601D" w:rsidP="00264A93">
      <w:r w:rsidRPr="00264A93">
        <w:t xml:space="preserve">This </w:t>
      </w:r>
      <w:r w:rsidR="00D8648F">
        <w:t xml:space="preserve">case study demonstrates the </w:t>
      </w:r>
      <w:bookmarkStart w:id="0" w:name="_Hlk526759929"/>
      <w:r w:rsidR="00D8648F">
        <w:t>rapid implementation of MR using MR-Base to identify a novel risk factor</w:t>
      </w:r>
      <w:bookmarkEnd w:id="0"/>
      <w:r w:rsidR="00D8648F">
        <w:t xml:space="preserve"> and enable transparency. It is based on work by Wootton et al that used MR-Base to investigate the association between subjective wellbeing and 11 measures of cardiometabolic health</w:t>
      </w:r>
      <w:r w:rsidRPr="00264A93">
        <w:t xml:space="preserve">. </w:t>
      </w:r>
      <w:r w:rsidRPr="00264A93">
        <w:fldChar w:fldCharType="begin"/>
      </w:r>
      <w:r w:rsidR="002F175F" w:rsidRPr="00264A93">
        <w:instrText xml:space="preserve"> ADDIN ZOTERO_ITEM CSL_CITATION {"citationID":"a2q4ljurvnj","properties":{"formattedCitation":"[1]","plainCitation":"[1]"},"citationItems":[{"id":2407,"uris":["http://zotero.org/users/2782891/items/ACC7GIWE"],"uri":["http://zotero.org/users/2782891/items/ACC7GIWE"],"itemData":{"id":2407,"type":"article-journal","title":"Evaluation of the causal effects between subjective wellbeing and cardiometabolic health: mendelian randomisation study","container-title":"BMJ","page":"k3788","volume":"362","source":"www.bmj.com","abstract":"Objectives To investigate whether the association between subjective wellbeing (subjective happiness and life satisfaction) and cardiometabolic health is causal.\nDesign Two sample, bidirectional mendelian randomisation study.\nSetting Genetic data taken from various cohorts comprised of the general population (mostly individuals of European ancestry, plus a small proportion of other ancestries); follow-up analysis included individuals from the United Kingdom.\nParticipants Summary data were used from previous genome wide association studies (number of participants ranging from 83 198 to 339 224), which investigated traits related to cardiovascular or metabolic health, had the largest sample sizes, and consisted of the most similar populations while minimising sample overlap. A follow-up analysis included 337 112 individuals from the UK Biobank (54% female (n=181 363), mean age 56.87 years (standard deviation 8.00) at recruitment).\nMain outcome measures Subjective wellbeing and 11 measures of cardiometabolic health (coronary artery disease; myocardial infarction; total, high density lipoprotein, and low density lipoprotein cholesterol; diastolic and systolic blood pressure; body fat; waist to hip ratio; waist circumference; and body mass index).\nResults Evidence of a causal effect of body mass index on subjective wellbeing was seen; each 1 kg/m2 increase in body mass index caused a −0.045 (95% confidence interval −0.084 to −0.006, P=0.02) standard deviation reduction in subjective wellbeing. Follow-up analysis of this association in an independent sample from the UK Biobank provided strong evidence of an effect of body mass index on satisfaction with health (β=−0.035 unit decrease in health satisfaction (95% confidence interval −0.043 to −0.027) per standard deviation increase in body mass index, P&lt;0.001). No clear evidence of a causal effect was seen between subjective wellbeing and the other cardiometabolic health measures, in either direction.\nConclusions These results suggest that a higher body mass index is associated with a lower subjective wellbeing. A follow-up analysis confirmed this finding, suggesting that the effect in middle aged people could be driven by satisfaction with health. Body mass index is a modifiable determinant, and therefore, this study provides further motivation to tackle the obesity epidemic because of the knock-on effects of higher body mass index on subjective wellbeing.","DOI":"10.1136/bmj.k3788","ISSN":"0959-8138, 1756-1833","note":"PMID: 30254091","shortTitle":"Evaluation of the causal effects between subjective wellbeing and cardiometabolic health","journalAbbreviation":"BMJ","language":"en","author":[{"family":"Wootton","given":"Robyn E."},{"family":"Lawn","given":"Rebecca B."},{"family":"Millard","given":"Louise A. C."},{"family":"Davies","given":"Neil M."},{"family":"Taylor","given":"Amy E."},{"family":"Munafò","given":"Marcus R."},{"family":"Timpson","given":"Nicholas J."},{"family":"Davis","given":"Oliver S. P."},{"family":"Smith","given":"George Davey"},{"family":"Haworth","given":"Claire M. A."}],"issued":{"date-parts":[["2018",9,25]]}}}],"schema":"https://github.com/citation-style-language/schema/raw/master/csl-citation.json"} </w:instrText>
      </w:r>
      <w:r w:rsidRPr="00264A93">
        <w:fldChar w:fldCharType="separate"/>
      </w:r>
      <w:r w:rsidR="002F175F" w:rsidRPr="00264A93">
        <w:t>[1]</w:t>
      </w:r>
      <w:r w:rsidRPr="00264A93">
        <w:fldChar w:fldCharType="end"/>
      </w:r>
    </w:p>
    <w:p w14:paraId="00FC3D32" w14:textId="77777777" w:rsidR="0007601D" w:rsidRDefault="0007601D" w:rsidP="00264A93">
      <w:pPr>
        <w:pStyle w:val="ListParagraph"/>
      </w:pPr>
    </w:p>
    <w:p w14:paraId="6AF24D43" w14:textId="4252B814" w:rsidR="0007601D" w:rsidRPr="007E4EB9" w:rsidRDefault="0007601D" w:rsidP="00264A93">
      <w:pPr>
        <w:pStyle w:val="Heading2"/>
      </w:pPr>
      <w:r w:rsidRPr="007E4EB9">
        <w:t>Methods</w:t>
      </w:r>
    </w:p>
    <w:p w14:paraId="27E66D5B" w14:textId="77777777" w:rsidR="0007601D" w:rsidRDefault="0007601D" w:rsidP="00264A93">
      <w:pPr>
        <w:pStyle w:val="ListParagraph"/>
      </w:pPr>
    </w:p>
    <w:p w14:paraId="637DED84" w14:textId="77777777" w:rsidR="00D30087" w:rsidRDefault="00D30087" w:rsidP="00264A93">
      <w:pPr>
        <w:pStyle w:val="ListParagraph"/>
        <w:numPr>
          <w:ilvl w:val="0"/>
          <w:numId w:val="5"/>
        </w:numPr>
      </w:pPr>
      <w:r>
        <w:t>Access the platform (</w:t>
      </w:r>
      <w:hyperlink r:id="rId6" w:history="1">
        <w:r w:rsidRPr="009D4D96">
          <w:rPr>
            <w:rStyle w:val="Hyperlink"/>
          </w:rPr>
          <w:t>http://mrbase.org</w:t>
        </w:r>
      </w:hyperlink>
      <w:r>
        <w:t>) and sign the data access agreement using a Google account.</w:t>
      </w:r>
    </w:p>
    <w:p w14:paraId="3B55BAC8" w14:textId="77777777" w:rsidR="00D30087" w:rsidRPr="00D30087" w:rsidRDefault="00D30087" w:rsidP="00264A93">
      <w:pPr>
        <w:pStyle w:val="ListParagraph"/>
      </w:pPr>
    </w:p>
    <w:p w14:paraId="2B53E90B" w14:textId="16F63F4F" w:rsidR="00A101B1" w:rsidRPr="00D30087" w:rsidRDefault="00D30087" w:rsidP="00264A93">
      <w:pPr>
        <w:pStyle w:val="ListParagraph"/>
        <w:numPr>
          <w:ilvl w:val="0"/>
          <w:numId w:val="5"/>
        </w:numPr>
      </w:pPr>
      <w:r w:rsidRPr="00D30087">
        <w:t>Define the exposure by selecting the following</w:t>
      </w:r>
      <w:r w:rsidR="0051667D" w:rsidRPr="00D30087">
        <w:t xml:space="preserve"> from the </w:t>
      </w:r>
      <w:r w:rsidR="00EE466B" w:rsidRPr="00D30087">
        <w:t xml:space="preserve">MR-Base GWAS </w:t>
      </w:r>
      <w:r w:rsidR="00EE466B">
        <w:t>database</w:t>
      </w:r>
      <w:r w:rsidR="0051667D" w:rsidRPr="00D30087">
        <w:t>. Specify the p-v</w:t>
      </w:r>
      <w:bookmarkStart w:id="1" w:name="_GoBack"/>
      <w:bookmarkEnd w:id="1"/>
      <w:r w:rsidR="0051667D" w:rsidRPr="00D30087">
        <w:t xml:space="preserve">alue threshold to be ‘5e-05’ and ensure ‘Perform clumping’ is ticked with </w:t>
      </w:r>
      <w:r w:rsidR="0007601D">
        <w:t>the LD R squared value</w:t>
      </w:r>
      <w:r w:rsidR="0051667D" w:rsidRPr="00D30087">
        <w:t xml:space="preserve"> set to 0.001 and clumping distance set to 10000kb.</w:t>
      </w:r>
    </w:p>
    <w:p w14:paraId="11C0F3B3" w14:textId="6FEB2BB3" w:rsidR="00A605E2" w:rsidRDefault="00A605E2" w:rsidP="00264A93">
      <w:pPr>
        <w:pStyle w:val="ListParagraph"/>
      </w:pPr>
    </w:p>
    <w:tbl>
      <w:tblPr>
        <w:tblStyle w:val="TableGrid"/>
        <w:tblW w:w="5000" w:type="pct"/>
        <w:tblLayout w:type="fixed"/>
        <w:tblLook w:val="04A0" w:firstRow="1" w:lastRow="0" w:firstColumn="1" w:lastColumn="0" w:noHBand="0" w:noVBand="1"/>
      </w:tblPr>
      <w:tblGrid>
        <w:gridCol w:w="706"/>
        <w:gridCol w:w="2265"/>
        <w:gridCol w:w="2127"/>
        <w:gridCol w:w="1560"/>
        <w:gridCol w:w="1133"/>
        <w:gridCol w:w="1276"/>
        <w:gridCol w:w="1389"/>
      </w:tblGrid>
      <w:tr w:rsidR="00164128" w:rsidRPr="00164128" w14:paraId="179262E6" w14:textId="77777777" w:rsidTr="007A3705">
        <w:tc>
          <w:tcPr>
            <w:tcW w:w="338" w:type="pct"/>
            <w:vAlign w:val="center"/>
          </w:tcPr>
          <w:p w14:paraId="36B6475B" w14:textId="77777777" w:rsidR="00164128" w:rsidRPr="00164128" w:rsidRDefault="00164128" w:rsidP="00264A93">
            <w:r w:rsidRPr="00164128">
              <w:t>ID</w:t>
            </w:r>
          </w:p>
        </w:tc>
        <w:tc>
          <w:tcPr>
            <w:tcW w:w="1083" w:type="pct"/>
            <w:vAlign w:val="center"/>
          </w:tcPr>
          <w:p w14:paraId="09DC42A8" w14:textId="77777777" w:rsidR="00164128" w:rsidRPr="00164128" w:rsidRDefault="00164128" w:rsidP="00264A93">
            <w:r w:rsidRPr="00164128">
              <w:t>Variable</w:t>
            </w:r>
          </w:p>
        </w:tc>
        <w:tc>
          <w:tcPr>
            <w:tcW w:w="1017" w:type="pct"/>
            <w:vAlign w:val="center"/>
          </w:tcPr>
          <w:p w14:paraId="61F5DD47" w14:textId="77777777" w:rsidR="00164128" w:rsidRPr="00164128" w:rsidRDefault="00164128" w:rsidP="00264A93">
            <w:r w:rsidRPr="00164128">
              <w:t>First author (year)</w:t>
            </w:r>
          </w:p>
        </w:tc>
        <w:tc>
          <w:tcPr>
            <w:tcW w:w="746" w:type="pct"/>
            <w:vAlign w:val="center"/>
          </w:tcPr>
          <w:p w14:paraId="3036DA1D" w14:textId="77777777" w:rsidR="00164128" w:rsidRPr="00164128" w:rsidRDefault="00164128" w:rsidP="00264A93">
            <w:r w:rsidRPr="00164128">
              <w:t>Consortium</w:t>
            </w:r>
          </w:p>
        </w:tc>
        <w:tc>
          <w:tcPr>
            <w:tcW w:w="542" w:type="pct"/>
            <w:vAlign w:val="center"/>
          </w:tcPr>
          <w:p w14:paraId="435A64E6" w14:textId="77777777" w:rsidR="00164128" w:rsidRPr="00164128" w:rsidRDefault="00164128" w:rsidP="00264A93">
            <w:r w:rsidRPr="00164128">
              <w:t>Sample size</w:t>
            </w:r>
          </w:p>
        </w:tc>
        <w:tc>
          <w:tcPr>
            <w:tcW w:w="610" w:type="pct"/>
            <w:vAlign w:val="center"/>
          </w:tcPr>
          <w:p w14:paraId="7DDDA7A3" w14:textId="77777777" w:rsidR="00164128" w:rsidRPr="00164128" w:rsidRDefault="00164128" w:rsidP="00264A93">
            <w:r w:rsidRPr="00164128">
              <w:t>Population</w:t>
            </w:r>
          </w:p>
        </w:tc>
        <w:tc>
          <w:tcPr>
            <w:tcW w:w="664" w:type="pct"/>
            <w:vAlign w:val="center"/>
          </w:tcPr>
          <w:p w14:paraId="3B75217C" w14:textId="77777777" w:rsidR="00164128" w:rsidRPr="00164128" w:rsidRDefault="00164128" w:rsidP="00264A93">
            <w:r w:rsidRPr="00164128">
              <w:t>Sex</w:t>
            </w:r>
          </w:p>
        </w:tc>
      </w:tr>
      <w:tr w:rsidR="00164128" w:rsidRPr="00164128" w14:paraId="5F876E72" w14:textId="77777777" w:rsidTr="007A3705">
        <w:tc>
          <w:tcPr>
            <w:tcW w:w="338" w:type="pct"/>
            <w:vAlign w:val="center"/>
          </w:tcPr>
          <w:p w14:paraId="65E8C4A7" w14:textId="38DD8BB3" w:rsidR="00164128" w:rsidRPr="00164128" w:rsidRDefault="00164128" w:rsidP="00264A93">
            <w:r w:rsidRPr="00164128">
              <w:t>1009</w:t>
            </w:r>
          </w:p>
        </w:tc>
        <w:tc>
          <w:tcPr>
            <w:tcW w:w="1083" w:type="pct"/>
            <w:vAlign w:val="center"/>
          </w:tcPr>
          <w:p w14:paraId="2DCD363A" w14:textId="436C3AF4" w:rsidR="00164128" w:rsidRPr="00164128" w:rsidRDefault="00164128" w:rsidP="00264A93">
            <w:r w:rsidRPr="00164128">
              <w:t>Subjective wellbeing</w:t>
            </w:r>
          </w:p>
        </w:tc>
        <w:tc>
          <w:tcPr>
            <w:tcW w:w="1017" w:type="pct"/>
            <w:vAlign w:val="center"/>
          </w:tcPr>
          <w:p w14:paraId="34A616B4" w14:textId="70075BEE" w:rsidR="00164128" w:rsidRPr="00164128" w:rsidRDefault="00164128" w:rsidP="00264A93">
            <w:proofErr w:type="spellStart"/>
            <w:r w:rsidRPr="00164128">
              <w:t>Okbay</w:t>
            </w:r>
            <w:proofErr w:type="spellEnd"/>
            <w:r w:rsidRPr="00164128">
              <w:t xml:space="preserve"> (2016) </w:t>
            </w:r>
            <w:r w:rsidRPr="00164128">
              <w:fldChar w:fldCharType="begin"/>
            </w:r>
            <w:r w:rsidRPr="00164128">
              <w:instrText xml:space="preserve"> ADDIN ZOTERO_ITEM CSL_CITATION {"citationID":"a2672f38ghu","properties":{"formattedCitation":"[2]","plainCitation":"[2]"},"citationItems":[{"id":2420,"uris":["http://zotero.org/users/2782891/items/WFIX9VLH"],"uri":["http://zotero.org/users/2782891/items/WFIX9VLH"],"itemData":{"id":2420,"type":"article-journal","title":"Genetic variants associated with subjective well-being, depressive symptoms, and neuroticism identified through genome-wide analyses","container-title":"Nature Genetics","page":"624-633","volume":"48","issue":"6","source":"www.nature.com","abstract":"Very few genetic variants have been associated with depression and neuroticism, likely because of limitations on sample size in previous studies. Subjective well-being, a phenotype that is genetically correlated with both of these traits, has not yet been studied with genome-wide data. We conducted genome-wide association studies of three phenotypes: subjective well-being (n = 298,420), depressive symptoms (n = 161,460), and neuroticism (n = 170,911). We identify 3 variants associated with subjective well-being, 2 variants associated with depressive symptoms, and 11 variants associated with neuroticism, including 2 inversion polymorphisms. The two loci associated with depressive symptoms replicate in an independent depression sample. Joint analyses that exploit the high genetic correlations between the phenotypes (|ρ^| ≈ 0.8) strengthen the overall credibility of the findings and allow us to identify additional variants. Across our phenotypes, loci regulating expression in central nervous system and adrenal or pancreas tissues are strongly enriched for association.","DOI":"10.1038/ng.3552","ISSN":"1546-1718","language":"en","author":[{"family":"Okbay","given":"Aysu"},{"family":"Baselmans","given":"Bart M. L."},{"family":"Neve","given":"Jan-Emmanuel De"},{"family":"Turley","given":"Patrick"},{"family":"Nivard","given":"Michel G."},{"family":"Fontana","given":"Mark Alan"},{"family":"Meddens","given":"S. Fleur W."},{"family":"Linnér","given":"Richard Karlsson"},{"family":"Rietveld","given":"Cornelius A."},{"family":"Derringer","given":"Jaime"},{"family":"Gratten","given":"Jacob"},{"family":"Lee","given":"James J."},{"family":"Liu","given":"Jimmy Z."},{"family":"Vlaming","given":"Ronald","dropping-particle":"de"},{"family":"Ahluwalia","given":"Tarunveer S."},{"family":"Buchwald","given":"Jadwiga"},{"family":"Cavadino","given":"Alana"},{"family":"Frazier-Wood","given":"Alexis C."},{"family":"Furlotte","given":"Nicholas A."},{"family":"Garfield","given":"Victoria"},{"family":"Geisel","given":"Marie Henrike"},{"family":"Gonzalez","given":"Juan R."},{"family":"Haitjema","given":"Saskia"},{"family":"Karlsson","given":"Robert"},{"family":"Laan","given":"Sander W.","dropping-particle":"van der"},{"family":"Ladwig","given":"Karl-Heinz"},{"family":"Lahti","given":"Jari"},{"family":"Lee","given":"Sven J.","dropping-particle":"van der"},{"family":"Lind","given":"Penelope A."},{"family":"Liu","given":"Tian"},{"family":"Matteson","given":"Lindsay"},{"family":"Mihailov","given":"Evelin"},{"family":"Miller","given":"Michael B."},{"family":"Minica","given":"Camelia C."},{"family":"Nolte","given":"Ilja M."},{"family":"Mook-Kanamori","given":"Dennis"},{"family":"Most","given":"Peter J.","dropping-particle":"van der"},{"family":"Oldmeadow","given":"Christopher"},{"family":"Qian","given":"Yong"},{"family":"Raitakari","given":"Olli"},{"family":"Rawal","given":"Rajesh"},{"family":"Realo","given":"Anu"},{"family":"Rueedi","given":"Rico"},{"family":"Schmidt","given":"Börge"},{"family":"Smith","given":"Albert V."},{"family":"Stergiakouli","given":"Evie"},{"family":"Tanaka","given":"Toshiko"},{"family":"Taylor","given":"Kent"},{"family":"Thorleifsson","given":"Gudmar"},{"family":"Wedenoja","given":"Juho"},{"family":"Wellmann","given":"Juergen"},{"family":"Westra","given":"Harm-Jan"},{"family":"Willems","given":"Sara M."},{"family":"Zhao","given":"Wei"},{"family":"Study","given":"LifeLines Cohort"},{"family":"Amin","given":"Najaf"},{"family":"Bakshi","given":"Andrew"},{"family":"Bergmann","given":"Sven"},{"family":"Bjornsdottir","given":"Gyda"},{"family":"Boyle","given":"Patricia A."},{"family":"Cherney","given":"Samantha"},{"family":"Cox","given":"Simon R."},{"family":"Davies","given":"Gail"},{"family":"Davis","given":"Oliver S. P."},{"family":"Ding","given":"Jun"},{"family":"Direk","given":"Nese"},{"family":"Eibich","given":"Peter"},{"family":"Emeny","given":"Rebecca T."},{"family":"Fatemifar","given":"Ghazaleh"},{"family":"Faul","given":"Jessica D."},{"family":"Ferrucci","given":"Luigi"},{"family":"Forstner","given":"Andreas J."},{"family":"Gieger","given":"Christian"},{"family":"Gupta","given":"Richa"},{"family":"Harris","given":"Tamara B."},{"family":"Harris","given":"Juliette M."},{"family":"Holliday","given":"Elizabeth G."},{"family":"Hottenga","given":"Jouke-Jan"},{"family":"Jager","given":"Philip L. De"},{"family":"Kaakinen","given":"Marika A."},{"family":"Kajantie","given":"Eero"},{"family":"Karhunen","given":"Ville"},{"family":"Kolcic","given":"Ivana"},{"family":"Kumari","given":"Meena"},{"family":"Launer","given":"Lenore J."},{"family":"Franke","given":"Lude"},{"family":"Li-Gao","given":"Ruifang"},{"family":"Liewald","given":"David C."},{"family":"Koini","given":"Marisa"},{"family":"Loukola","given":"Anu"},{"family":"Marques-Vidal","given":"Pedro"},{"family":"Montgomery","given":"Grant W."},{"family":"Mosing","given":"Miriam A."},{"family":"Paternoster","given":"Lavinia"},{"family":"Pattie","given":"Alison"},{"family":"Petrovic","given":"Katja E."},{"family":"Pulkki-Råback","given":"Laura"},{"family":"Quaye","given":"Lydia"},{"family":"Räikkönen","given":"Katri"},{"family":"Rudan","given":"Igor"},{"family":"Scott","given":"Rodney J."},{"family":"Smith","given":"Jennifer A."},{"family":"Sutin","given":"Angelina R."},{"family":"Trzaskowski","given":"Maciej"},{"family":"Vinkhuyzen","given":"Anna E."},{"family":"Yu","given":"Lei"},{"family":"Zabaneh","given":"Delilah"},{"family":"Attia","given":"John R."},{"family":"Bennett","given":"David A."},{"family":"Berger","given":"Klaus"},{"family":"Bertram","given":"Lars"},{"family":"Boomsma","given":"Dorret I."},{"family":"Snieder","given":"Harold"},{"family":"Chang","given":"Shun-Chiao"},{"family":"Cucca","given":"Francesco"},{"family":"Deary","given":"Ian J."},{"family":"Duijn","given":"Cornelia M.","dropping-particle":"van"},{"family":"Eriksson","given":"Johan G."},{"family":"Bültmann","given":"Ute"},{"family":"Geus","given":"Eco J. C.","dropping-particle":"de"},{"family":"Groenen","given":"Patrick J. F."},{"family":"Gudnason","given":"Vilmundur"},{"family":"Hansen","given":"Torben"},{"family":"Hartman","given":"Catharine A."},{"family":"Haworth","given":"Claire M. A."},{"family":"Hayward","given":"Caroline"},{"family":"Heath","given":"Andrew C."},{"family":"Hinds","given":"David A."},{"family":"Hyppönen","given":"Elina"},{"family":"Iacono","given":"William G."},{"family":"Järvelin","given":"Marjo-Riitta"},{"family":"Jöckel","given":"Karl-Heinz"},{"family":"Kaprio","given":"Jaakko"},{"family":"Kardia","given":"Sharon L. R."},{"family":"Keltikangas-Järvinen","given":"Liisa"},{"family":"Kraft","given":"Peter"},{"family":"Kubzansky","given":"Laura D."},{"family":"Lehtimäki","given":"Terho"},{"family":"Magnusson","given":"Patrik K. E."},{"family":"Martin","given":"Nicholas G."},{"family":"McGue","given":"Matt"},{"family":"Metspalu","given":"Andres"},{"family":"Mills","given":"Melinda"},{"family":"Mutsert","given":"Renée","dropping-particle":"de"},{"family":"Oldehinkel","given":"Albertine J."},{"family":"Pasterkamp","given":"Gerard"},{"family":"Pedersen","given":"Nancy L."},{"family":"Plomin","given":"Robert"},{"family":"Polasek","given":"Ozren"},{"family":"Power","given":"Christine"},{"family":"Rich","given":"Stephen S."},{"family":"Rosendaal","given":"Frits R."},{"family":"Ruijter","given":"Hester M.","dropping-particle":"den"},{"family":"Schlessinger","given":"David"},{"family":"Schmidt","given":"Helena"},{"family":"Svento","given":"Rauli"},{"family":"Schmidt","given":"Reinhold"},{"family":"Alizadeh","given":"Behrooz Z."},{"family":"Sørensen","given":"Thorkild I. A."},{"family":"Spector","given":"Tim D."},{"family":"Starr","given":"John M."},{"family":"Stefansson","given":"Kari"},{"family":"Steptoe","given":"Andrew"},{"family":"Terracciano","given":"Antonio"},{"family":"Thorsteinsdottir","given":"Unnur"},{"family":"Thurik","given":"A. Roy"},{"family":"Timpson","given":"Nicholas J."},{"family":"Tiemeier","given":"Henning"},{"family":"Uitterlinden","given":"André G."},{"family":"Vollenweider","given":"Peter"},{"family":"Wagner","given":"Gert G."},{"family":"Weir","given":"David R."},{"family":"Yang","given":"Jian"},{"family":"Conley","given":"Dalton C."},{"family":"Smith","given":"George Davey"},{"family":"Hofman","given":"Albert"},{"family":"Johannesson","given":"Magnus"},{"family":"Laibson","given":"David I."},{"family":"Medland","given":"Sarah E."},{"family":"Meyer","given":"Michelle N."},{"family":"Pickrell","given":"Joseph K."},{"family":"Esko","given":"Tõnu"},{"family":"Krueger","given":"Robert F."},{"family":"Beauchamp","given":"Jonathan P."},{"family":"Koellinger","given":"Philipp D."},{"family":"Benjamin","given":"Daniel J."},{"family":"Bartels","given":"Meike"},{"family":"Cesarini","given":"David"}],"issued":{"date-parts":[["2016",6]]}}}],"schema":"https://github.com/citation-style-language/schema/raw/master/csl-citation.json"} </w:instrText>
            </w:r>
            <w:r w:rsidRPr="00164128">
              <w:fldChar w:fldCharType="separate"/>
            </w:r>
            <w:r w:rsidRPr="00164128">
              <w:rPr>
                <w:rFonts w:ascii="Calibri Light" w:hAnsi="Calibri Light"/>
              </w:rPr>
              <w:t>[2]</w:t>
            </w:r>
            <w:r w:rsidRPr="00164128">
              <w:fldChar w:fldCharType="end"/>
            </w:r>
          </w:p>
        </w:tc>
        <w:tc>
          <w:tcPr>
            <w:tcW w:w="746" w:type="pct"/>
            <w:vAlign w:val="center"/>
          </w:tcPr>
          <w:p w14:paraId="62C1C3BE" w14:textId="7A428BC0" w:rsidR="00164128" w:rsidRPr="00164128" w:rsidRDefault="00164128" w:rsidP="00264A93">
            <w:r w:rsidRPr="00164128">
              <w:t>SSGAC</w:t>
            </w:r>
          </w:p>
        </w:tc>
        <w:tc>
          <w:tcPr>
            <w:tcW w:w="542" w:type="pct"/>
            <w:vAlign w:val="center"/>
          </w:tcPr>
          <w:p w14:paraId="3E7F2D62" w14:textId="0054B826" w:rsidR="00164128" w:rsidRPr="00164128" w:rsidRDefault="00164128" w:rsidP="00264A93">
            <w:r w:rsidRPr="00164128">
              <w:rPr>
                <w:shd w:val="clear" w:color="auto" w:fill="FFFFFF"/>
              </w:rPr>
              <w:t>298420</w:t>
            </w:r>
          </w:p>
        </w:tc>
        <w:tc>
          <w:tcPr>
            <w:tcW w:w="610" w:type="pct"/>
            <w:vAlign w:val="center"/>
          </w:tcPr>
          <w:p w14:paraId="2FFCEEE1" w14:textId="40ADF583" w:rsidR="00164128" w:rsidRPr="00164128" w:rsidRDefault="00164128" w:rsidP="00264A93">
            <w:r w:rsidRPr="00164128">
              <w:t>European</w:t>
            </w:r>
          </w:p>
        </w:tc>
        <w:tc>
          <w:tcPr>
            <w:tcW w:w="664" w:type="pct"/>
            <w:vAlign w:val="center"/>
          </w:tcPr>
          <w:p w14:paraId="15650542" w14:textId="4AE72B05" w:rsidR="00164128" w:rsidRPr="00164128" w:rsidRDefault="00164128" w:rsidP="00264A93">
            <w:r w:rsidRPr="00164128">
              <w:t>Males and females</w:t>
            </w:r>
          </w:p>
        </w:tc>
      </w:tr>
    </w:tbl>
    <w:p w14:paraId="2BF853F6" w14:textId="77777777" w:rsidR="00164128" w:rsidRPr="00D30087" w:rsidRDefault="00164128" w:rsidP="00264A93">
      <w:pPr>
        <w:pStyle w:val="ListParagraph"/>
      </w:pPr>
    </w:p>
    <w:p w14:paraId="56CF93BE" w14:textId="4EFB8114" w:rsidR="00A101B1" w:rsidRPr="00D30087" w:rsidRDefault="00D30087" w:rsidP="00264A93">
      <w:pPr>
        <w:pStyle w:val="ListParagraph"/>
        <w:numPr>
          <w:ilvl w:val="0"/>
          <w:numId w:val="5"/>
        </w:numPr>
      </w:pPr>
      <w:r w:rsidRPr="00D30087">
        <w:t xml:space="preserve">Define the outcome by selecting the </w:t>
      </w:r>
      <w:r w:rsidR="0051667D" w:rsidRPr="00D30087">
        <w:t xml:space="preserve">following outcomes from the MR-Base GWAS </w:t>
      </w:r>
      <w:r w:rsidR="00EE466B">
        <w:t>database</w:t>
      </w:r>
      <w:r w:rsidR="0051667D" w:rsidRPr="00D30087">
        <w:t>:</w:t>
      </w:r>
    </w:p>
    <w:p w14:paraId="1E047CFE" w14:textId="77777777" w:rsidR="0051667D" w:rsidRPr="00D30087" w:rsidRDefault="0051667D" w:rsidP="00264A93">
      <w:pPr>
        <w:pStyle w:val="ListParagraph"/>
      </w:pPr>
    </w:p>
    <w:tbl>
      <w:tblPr>
        <w:tblStyle w:val="TableGrid"/>
        <w:tblW w:w="5000" w:type="pct"/>
        <w:tblLayout w:type="fixed"/>
        <w:tblLook w:val="04A0" w:firstRow="1" w:lastRow="0" w:firstColumn="1" w:lastColumn="0" w:noHBand="0" w:noVBand="1"/>
      </w:tblPr>
      <w:tblGrid>
        <w:gridCol w:w="706"/>
        <w:gridCol w:w="2265"/>
        <w:gridCol w:w="2127"/>
        <w:gridCol w:w="1560"/>
        <w:gridCol w:w="1133"/>
        <w:gridCol w:w="1276"/>
        <w:gridCol w:w="1389"/>
      </w:tblGrid>
      <w:tr w:rsidR="00164128" w:rsidRPr="00164128" w14:paraId="4CF036E9" w14:textId="77777777" w:rsidTr="00164128">
        <w:tc>
          <w:tcPr>
            <w:tcW w:w="338" w:type="pct"/>
            <w:vAlign w:val="center"/>
          </w:tcPr>
          <w:p w14:paraId="3877BB0E" w14:textId="77777777" w:rsidR="00A101B1" w:rsidRPr="00164128" w:rsidRDefault="00A101B1" w:rsidP="00264A93">
            <w:r w:rsidRPr="00164128">
              <w:t>ID</w:t>
            </w:r>
          </w:p>
        </w:tc>
        <w:tc>
          <w:tcPr>
            <w:tcW w:w="1083" w:type="pct"/>
            <w:vAlign w:val="center"/>
          </w:tcPr>
          <w:p w14:paraId="644FE8F7" w14:textId="77777777" w:rsidR="00A101B1" w:rsidRPr="00164128" w:rsidRDefault="00A101B1" w:rsidP="00264A93">
            <w:r w:rsidRPr="00164128">
              <w:t>Variable</w:t>
            </w:r>
          </w:p>
        </w:tc>
        <w:tc>
          <w:tcPr>
            <w:tcW w:w="1017" w:type="pct"/>
            <w:vAlign w:val="center"/>
          </w:tcPr>
          <w:p w14:paraId="68A9469C" w14:textId="77777777" w:rsidR="00A101B1" w:rsidRPr="00164128" w:rsidRDefault="00A101B1" w:rsidP="00264A93">
            <w:r w:rsidRPr="00164128">
              <w:t>First author (year)</w:t>
            </w:r>
          </w:p>
        </w:tc>
        <w:tc>
          <w:tcPr>
            <w:tcW w:w="746" w:type="pct"/>
            <w:vAlign w:val="center"/>
          </w:tcPr>
          <w:p w14:paraId="4106CAAE" w14:textId="77777777" w:rsidR="00A101B1" w:rsidRPr="00164128" w:rsidRDefault="00A101B1" w:rsidP="00264A93">
            <w:r w:rsidRPr="00164128">
              <w:t>Consortium</w:t>
            </w:r>
          </w:p>
        </w:tc>
        <w:tc>
          <w:tcPr>
            <w:tcW w:w="542" w:type="pct"/>
            <w:vAlign w:val="center"/>
          </w:tcPr>
          <w:p w14:paraId="3C9A404A" w14:textId="77777777" w:rsidR="00A101B1" w:rsidRPr="00164128" w:rsidRDefault="00A101B1" w:rsidP="00264A93">
            <w:r w:rsidRPr="00164128">
              <w:t>Sample size</w:t>
            </w:r>
          </w:p>
        </w:tc>
        <w:tc>
          <w:tcPr>
            <w:tcW w:w="610" w:type="pct"/>
            <w:vAlign w:val="center"/>
          </w:tcPr>
          <w:p w14:paraId="04A130E0" w14:textId="77777777" w:rsidR="00A101B1" w:rsidRPr="00164128" w:rsidRDefault="00A101B1" w:rsidP="00264A93">
            <w:r w:rsidRPr="00164128">
              <w:t>Population</w:t>
            </w:r>
          </w:p>
        </w:tc>
        <w:tc>
          <w:tcPr>
            <w:tcW w:w="664" w:type="pct"/>
            <w:vAlign w:val="center"/>
          </w:tcPr>
          <w:p w14:paraId="36DCBA9F" w14:textId="77777777" w:rsidR="00A101B1" w:rsidRPr="00164128" w:rsidRDefault="00A101B1" w:rsidP="00264A93">
            <w:r w:rsidRPr="00164128">
              <w:t>Sex</w:t>
            </w:r>
          </w:p>
        </w:tc>
      </w:tr>
      <w:tr w:rsidR="00164128" w:rsidRPr="00164128" w14:paraId="3F3E93BA" w14:textId="77777777" w:rsidTr="00164128">
        <w:tc>
          <w:tcPr>
            <w:tcW w:w="338" w:type="pct"/>
            <w:vAlign w:val="center"/>
          </w:tcPr>
          <w:p w14:paraId="3677579F" w14:textId="6A67C928" w:rsidR="00A101B1" w:rsidRPr="00164128" w:rsidRDefault="00A101B1" w:rsidP="00264A93">
            <w:r w:rsidRPr="00164128">
              <w:t>2</w:t>
            </w:r>
          </w:p>
        </w:tc>
        <w:tc>
          <w:tcPr>
            <w:tcW w:w="1083" w:type="pct"/>
            <w:vAlign w:val="center"/>
          </w:tcPr>
          <w:p w14:paraId="1B693379" w14:textId="574AF7E0" w:rsidR="00A101B1" w:rsidRPr="00164128" w:rsidRDefault="00A101B1" w:rsidP="00264A93">
            <w:r w:rsidRPr="00164128">
              <w:t>Body mass index</w:t>
            </w:r>
          </w:p>
        </w:tc>
        <w:tc>
          <w:tcPr>
            <w:tcW w:w="1017" w:type="pct"/>
            <w:vAlign w:val="center"/>
          </w:tcPr>
          <w:p w14:paraId="2DE87217" w14:textId="1C024EE3" w:rsidR="00A101B1" w:rsidRPr="00164128" w:rsidRDefault="00A101B1" w:rsidP="00264A93">
            <w:r w:rsidRPr="00164128">
              <w:t>Locke (2015)</w:t>
            </w:r>
            <w:r w:rsidR="00A605E2" w:rsidRPr="00164128">
              <w:t xml:space="preserve"> </w:t>
            </w:r>
            <w:r w:rsidR="002F175F" w:rsidRPr="00164128">
              <w:fldChar w:fldCharType="begin"/>
            </w:r>
            <w:r w:rsidR="00A605E2" w:rsidRPr="00164128">
              <w:instrText xml:space="preserve"> ADDIN ZOTERO_ITEM CSL_CITATION {"citationID":"aimf061pjk","properties":{"formattedCitation":"[3]","plainCitation":"[3]"},"citationItems":[{"id":1628,"uris":["http://zotero.org/users/2782891/items/PPQ69WWF"],"uri":["http://zotero.org/users/2782891/items/PPQ69WWF"],"itemData":{"id":1628,"type":"article-journal","title":"Genetic studies of body mass index yield new insights for obesity biology","container-title":"Nature","page":"197-206","volume":"518","issue":"7538","source":"PubMed Central","abstract":"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 10−8), 56 of which are novel. Five loci demonstrate clear evidence of several independent association signals, and many loci have significant effects on other metabolic phenotypes. The 97 loci account for ~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DOI":"10.1038/nature14177","ISSN":"0028-0836","note":"PMID: 25673413\nPMCID: PMC4382211","journalAbbreviation":"Nature","author":[{"family":"Locke","given":"Adam E."},{"family":"Kahali","given":"Bratati"},{"family":"Berndt","given":"Sonja I."},{"family":"Justice","given":"Anne E."},{"family":"Pers","given":"Tune H."},{"family":"Day","given":"Felix R."},{"family":"Powell","given":"Corey"},{"family":"Vedantam","given":"Sailaja"},{"family":"Buchkovich","given":"Martin L."},{"family":"Yang","given":"Jian"},{"family":"Croteau-Chonka","given":"Damien C."},{"family":"Esko","given":"Tonu"},{"family":"Fall","given":"Tove"},{"family":"Ferreira","given":"Teresa"},{"family":"Gustafsson","given":"Stefan"},{"family":"Kutalik","given":"Zoltán"},{"family":"Luan","given":"Jian’an"},{"family":"Mägi","given":"Reedik"},{"family":"Randall","given":"Joshua C."},{"family":"Winkler","given":"Thomas W."},{"family":"Wood","given":"Andrew R."},{"family":"Workalemahu","given":"Tsegaselassie"},{"family":"Faul","given":"Jessica D."},{"family":"Smith","given":"Jennifer A."},{"family":"Zhao","given":"Jing Hua"},{"family":"Zhao","given":"Wei"},{"family":"Chen","given":"Jin"},{"family":"Fehrmann","given":"Rudolf"},{"family":"Hedman","given":"Åsa K."},{"family":"Karjalainen","given":"Juha"},{"family":"Schmidt","given":"Ellen M."},{"family":"Absher","given":"Devin"},{"family":"Amin","given":"Najaf"},{"family":"Anderson","given":"Denise"},{"family":"Beekman","given":"Marian"},{"family":"Bolton","given":"Jennifer L."},{"family":"Bragg-Gresham","given":"Jennifer L."},{"family":"Buyske","given":"Steven"},{"family":"Demirkan","given":"Ayse"},{"family":"Deng","given":"Guohong"},{"family":"Ehret","given":"Georg B."},{"family":"Feenstra","given":"Bjarke"},{"family":"Feitosa","given":"Mary F."},{"family":"Fischer","given":"Krista"},{"family":"Goel","given":"Anuj"},{"family":"Gong","given":"Jian"},{"family":"Jackson","given":"Anne U."},{"family":"Kanoni","given":"Stavroula"},{"family":"Kleber","given":"Marcus E."},{"family":"Kristiansson","given":"Kati"},{"family":"Lim","given":"Unhee"},{"family":"Lotay","given":"Vaneet"},{"family":"Mangino","given":"Massimo"},{"family":"Leach","given":"Irene Mateo"},{"family":"Medina-Gomez","given":"Carolina"},{"family":"Medland","given":"Sarah E."},{"family":"Nalls","given":"Michael A."},{"family":"Palmer","given":"Cameron D."},{"family":"Pasko","given":"Dorota"},{"family":"Pechlivanis","given":"Sonali"},{"family":"Peters","given":"Marjolein J."},{"family":"Prokopenko","given":"Inga"},{"family":"Shungin","given":"Dmitry"},{"family":"Stančáková","given":"Alena"},{"family":"Strawbridge","given":"Rona J."},{"family":"Sung","given":"Yun Ju"},{"family":"Tanaka","given":"Toshiko"},{"family":"Teumer","given":"Alexander"},{"family":"Trompet","given":"Stella"},{"family":"Laan","given":"Sander W.","non-dropping-particle":"van der"},{"family":"Setten","given":"Jessica","non-dropping-particle":"van"},{"family":"Van Vliet-Ostaptchouk","given":"Jana V."},{"family":"Wang","given":"Zhaoming"},{"family":"Yengo","given":"Loïc"},{"family":"Zhang","given":"Weihua"},{"family":"Isaacs","given":"Aaron"},{"family":"Albrecht","given":"Eva"},{"family":"Ärnlöv","given":"Johan"},{"family":"Arscott","given":"Gillian M."},{"family":"Attwood","given":"Antony P."},{"family":"Bandinelli","given":"Stefania"},{"family":"Barrett","given":"Amy"},{"family":"Bas","given":"Isabelita N."},{"family":"Bellis","given":"Claire"},{"family":"Bennett","given":"Amanda J."},{"family":"Berne","given":"Christian"},{"family":"Blagieva","given":"Roza"},{"family":"Blüher","given":"Matthias"},{"family":"Böhringer","given":"Stefan"},{"family":"Bonnycastle","given":"Lori L."},{"family":"Böttcher","given":"Yvonne"},{"family":"Boyd","given":"Heather A."},{"family":"Bruinenberg","given":"Marcel"},{"family":"Caspersen","given":"Ida H."},{"family":"Chen","given":"Yii-Der Ida"},{"family":"Clarke","given":"Robert"},{"family":"Daw","given":"E. Warwick"},{"family":"Craen","given":"Anton J. M.","non-dropping-particle":"de"},{"family":"Delgado","given":"Graciela"},{"family":"Dimitriou","given":"Maria"},{"family":"Doney","given":"Alex S. F."},{"family":"Eklund","given":"Niina"},{"family":"Estrada","given":"Karol"},{"family":"Eury","given":"Elodie"},{"family":"Folkersen","given":"Lasse"},{"family":"Fraser","given":"Ross M."},{"family":"Garcia","given":"Melissa E."},{"family":"Geller","given":"Frank"},{"family":"Giedraitis","given":"Vilmantas"},{"family":"Gigante","given":"Bruna"},{"family":"Go","given":"Alan S."},{"family":"Golay","given":"Alain"},{"family":"Goodall","given":"Alison H."},{"family":"Gordon","given":"Scott D."},{"family":"Gorski","given":"Mathias"},{"family":"Grabe","given":"Hans-Jörgen"},{"family":"Grallert","given":"Harald"},{"family":"Grammer","given":"Tanja B."},{"family":"Gräßler","given":"Jürgen"},{"family":"Grönberg","given":"Henrik"},{"family":"Groves","given":"Christopher J."},{"family":"Gusto","given":"Gaëlle"},{"family":"Haessler","given":"Jeffrey"},{"family":"Hall","given":"Per"},{"family":"Haller","given":"Toomas"},{"family":"Hallmans","given":"Goran"},{"family":"Hartman","given":"Catharina A."},{"family":"Hassinen","given":"Maija"},{"family":"Hayward","given":"Caroline"},{"family":"Heard-Costa","given":"Nancy L."},{"family":"Helmer","given":"Quinta"},{"family":"Hengstenberg","given":"Christian"},{"family":"Holmen","given":"Oddgeir"},{"family":"Hottenga","given":"Jouke-Jan"},{"family":"James","given":"Alan L."},{"family":"Jeff","given":"Janina M."},{"family":"Johansson","given":"Åsa"},{"family":"Jolley","given":"Jennifer"},{"family":"Juliusdottir","given":"Thorhildur"},{"family":"Kinnunen","given":"Leena"},{"family":"Koenig","given":"Wolfgang"},{"family":"Koskenvuo","given":"Markku"},{"family":"Kratzer","given":"Wolfgang"},{"family":"Laitinen","given":"Jaana"},{"family":"Lamina","given":"Claudia"},{"family":"Leander","given":"Karin"},{"family":"Lee","given":"Nanette R."},{"family":"Lichtner","given":"Peter"},{"family":"Lind","given":"Lars"},{"family":"Lindström","given":"Jaana"},{"family":"Lo","given":"Ken Sin"},{"family":"Lobbens","given":"Stéphane"},{"family":"Lorbeer","given":"Roberto"},{"family":"Lu","given":"Yingchang"},{"family":"Mach","given":"François"},{"family":"Magnusson","given":"Patrik K. E."},{"family":"Mahajan","given":"Anubha"},{"family":"McArdle","given":"Wendy L."},{"family":"McLachlan","given":"Stela"},{"family":"Menni","given":"Cristina"},{"family":"Merger","given":"Sigrun"},{"family":"Mihailov","given":"Evelin"},{"family":"Milani","given":"Lili"},{"family":"Moayyeri","given":"Alireza"},{"family":"Monda","given":"Keri L."},{"family":"Morken","given":"Mario A."},{"family":"Mulas","given":"Antonella"},{"family":"Müller","given":"Gabriele"},{"family":"Müller-Nurasyid","given":"Martina"},{"family":"Musk","given":"Arthur W."},{"family":"Nagaraja","given":"Ramaiah"},{"family":"Nöthen","given":"Markus M."},{"family":"Nolte","given":"Ilja M."},{"family":"Pilz","given":"Stefan"},{"family":"Rayner","given":"Nigel W."},{"family":"Renstrom","given":"Frida"},{"family":"Rettig","given":"Rainer"},{"family":"Ried","given":"Janina S."},{"family":"Ripke","given":"Stephan"},{"family":"Robertson","given":"Neil R."},{"family":"Rose","given":"Lynda M."},{"family":"Sanna","given":"Serena"},{"family":"Scharnagl","given":"Hubert"},{"family":"Scholtens","given":"Salome"},{"family":"Schumacher","given":"Fredrick R."},{"family":"Scott","given":"William R."},{"family":"Seufferlein","given":"Thomas"},{"family":"Shi","given":"Jianxin"},{"family":"Smith","given":"Albert Vernon"},{"family":"Smolonska","given":"Joanna"},{"family":"Stanton","given":"Alice V."},{"family":"Steinthorsdottir","given":"Valgerdur"},{"family":"Stirrups","given":"Kathleen"},{"family":"Stringham","given":"Heather M."},{"family":"Sundström","given":"Johan"},{"family":"Swertz","given":"Morris A."},{"family":"Swift","given":"Amy J."},{"family":"Syvänen","given":"Ann-Christine"},{"family":"Tan","given":"Sian-Tsung"},{"family":"Tayo","given":"Bamidele O."},{"family":"Thorand","given":"Barbara"},{"family":"Thorleifsson","given":"Gudmar"},{"family":"Tyrer","given":"Jonathan P."},{"family":"Uh","given":"Hae-Won"},{"family":"Vandenput","given":"Liesbeth"},{"family":"Verhulst","given":"Frank C."},{"family":"Vermeulen","given":"Sita H."},{"family":"Verweij","given":"Niek"},{"family":"Vonk","given":"Judith M."},{"family":"Waite","given":"Lindsay L."},{"family":"Warren","given":"Helen R."},{"family":"Waterworth","given":"Dawn"},{"family":"Weedon","given":"Michael N."},{"family":"Wilkens","given":"Lynne R."},{"family":"Willenborg","given":"Christina"},{"family":"Wilsgaard","given":"Tom"},{"family":"Wojczynski","given":"Mary K."},{"family":"Wong","given":"Andrew"},{"family":"Wright","given":"Alan F."},{"family":"Zhang","given":"Qunyuan"},{"family":"Brennan","given":"Eoin P."},{"family":"Choi","given":"Murim"},{"family":"Dastani","given":"Zari"},{"family":"Drong","given":"Alexander W."},{"family":"Eriksson","given":"Per"},{"family":"Franco-Cereceda","given":"Anders"},{"family":"Gådin","given":"Jesper R."},{"family":"Gharavi","given":"Ali G."},{"family":"Goddard","given":"Michael E."},{"family":"Handsaker","given":"Robert E."},{"family":"Huang","given":"Jinyan"},{"family":"Karpe","given":"Fredrik"},{"family":"Kathiresan","given":"Sekar"},{"family":"Keildson","given":"Sarah"},{"family":"Kiryluk","given":"Krzysztof"},{"family":"Kubo","given":"Michiaki"},{"family":"Lee","given":"Jong-Young"},{"family":"Liang","given":"Liming"},{"family":"Lifton","given":"Richard P."},{"family":"Ma","given":"Baoshan"},{"family":"McCarroll","given":"Steven A."},{"family":"McKnight","given":"Amy J."},{"family":"Min","given":"Josine L."},{"family":"Moffatt","given":"Miriam F."},{"family":"Montgomery","given":"Grant W."},{"family":"Murabito","given":"Joanne M."},{"family":"Nicholson","given":"George"},{"family":"Nyholt","given":"Dale R."},{"family":"Okada","given":"Yukinori"},{"family":"Perry","given":"John R. B."},{"family":"Dorajoo","given":"Rajkumar"},{"family":"Reinmaa","given":"Eva"},{"family":"Salem","given":"Rany M."},{"family":"Sandholm","given":"Niina"},{"family":"Scott","given":"Robert A."},{"family":"Stolk","given":"Lisette"},{"family":"Takahashi","given":"Atsushi"},{"family":"Tanaka","given":"Toshihiro"},{"family":"Hooft","given":"Ferdinand M.","non-dropping-particle":"van ’t"},{"family":"Vinkhuyzen","given":"Anna A. E."},{"family":"Westra","given":"Harm-Jan"},{"family":"Zheng","given":"Wei"},{"family":"Zondervan","given":"Krina T."},{"family":"Heath","given":"Andrew C."},{"family":"Arveiler","given":"Dominique"},{"family":"Bakker","given":"Stephan J. L."},{"family":"Beilby","given":"John"},{"family":"Bergman","given":"Richard N."},{"family":"Blangero","given":"John"},{"family":"Bovet","given":"Pascal"},{"family":"Campbell","given":"Harry"},{"family":"Caulfield","given":"Mark J."},{"family":"Cesana","given":"Giancarlo"},{"family":"Chakravarti","given":"Aravinda"},{"family":"Chasman","given":"Daniel I."},{"family":"Chines","given":"Peter S."},{"family":"Collins","given":"Francis S."},{"family":"Crawford","given":"Dana C."},{"family":"Cupples","given":"L. Adrienne"},{"family":"Cusi","given":"Daniele"},{"family":"Danesh","given":"John"},{"family":"Faire","given":"Ulf","non-dropping-particle":"de"},{"family":"Ruijter","given":"Hester M.","non-dropping-particle":"den"},{"family":"Dominiczak","given":"Anna F."},{"family":"Erbel","given":"Raimund"},{"family":"Erdmann","given":"Jeanette"},{"family":"Eriksson","given":"Johan G."},{"family":"Farrall","given":"Martin"},{"family":"Felix","given":"Stephan B."},{"family":"Ferrannini","given":"Ele"},{"family":"Ferrières","given":"Jean"},{"family":"Ford","given":"Ian"},{"family":"Forouhi","given":"Nita G."},{"family":"Forrester","given":"Terrence"},{"family":"Franco","given":"Oscar H."},{"family":"Gansevoort","given":"Ron T."},{"family":"Gejman","given":"Pablo V."},{"family":"Gieger","given":"Christian"},{"family":"Gottesman","given":"Omri"},{"family":"Gudnason","given":"Vilmundur"},{"family":"Gyllensten","given":"Ulf"},{"family":"Hall","given":"Alistair S."},{"family":"Harris","given":"Tamara B."},{"family":"Hattersley","given":"Andrew T."},{"family":"Hicks","given":"Andrew A."},{"family":"Hindorff","given":"Lucia A."},{"family":"Hingorani","given":"Aroon D."},{"family":"Hofman","given":"Albert"},{"family":"Homuth","given":"Georg"},{"family":"Hovingh","given":"G. Kees"},{"family":"Humphries","given":"Steve E."},{"family":"Hunt","given":"Steven C."},{"family":"Hyppönen","given":"Elina"},{"family":"Illig","given":"Thomas"},{"family":"Jacobs","given":"Kevin B."},{"family":"Jarvelin","given":"Marjo-Riitta"},{"family":"Jöckel","given":"Karl-Heinz"},{"family":"Johansen","given":"Berit"},{"family":"Jousilahti","given":"Pekka"},{"family":"Jukema","given":"J. Wouter"},{"family":"Jula","given":"Antti M."},{"family":"Kaprio","given":"Jaakko"},{"family":"Kastelein","given":"John J. P."},{"family":"Keinanen-Kiukaanniemi","given":"Sirkka M."},{"family":"Kiemeney","given":"Lambertus A."},{"family":"Knekt","given":"Paul"},{"family":"Kooner","given":"Jaspal S."},{"family":"Kooperberg","given":"Charles"},{"family":"Kovacs","given":"Peter"},{"family":"Kraja","given":"Aldi T."},{"family":"Kumari","given":"Meena"},{"family":"Kuusisto","given":"Johanna"},{"family":"Lakka","given":"Timo A."},{"family":"Langenberg","given":"Claudia"},{"family":"Marchand","given":"Loic Le"},{"family":"Lehtimäki","given":"Terho"},{"family":"Lyssenko","given":"Valeriya"},{"family":"Männistö","given":"Satu"},{"family":"Marette","given":"André"},{"family":"Matise","given":"Tara C."},{"family":"McKenzie","given":"Colin A."},{"family":"McKnight","given":"Barbara"},{"family":"Moll","given":"Frans L."},{"family":"Morris","given":"Andrew D."},{"family":"Morris","given":"Andrew P."},{"family":"Murray","given":"Jeffrey C."},{"family":"Nelis","given":"Mari"},{"family":"Ohlsson","given":"Claes"},{"family":"Oldehinkel","given":"Albertine J."},{"family":"Ong","given":"Ken K."},{"family":"Madden","given":"Pamela A. F."},{"family":"Pasterkamp","given":"Gerard"},{"family":"Peden","given":"John F."},{"family":"Peters","given":"Annette"},{"family":"Postma","given":"Dirkje S."},{"family":"Pramstaller","given":"Peter P."},{"family":"Price","given":"Jackie F."},{"family":"Qi","given":"Lu"},{"family":"Raitakari","given":"Olli T."},{"family":"Rankinen","given":"Tuomo"},{"family":"Rao","given":"D. C."},{"family":"Rice","given":"Treva K."},{"family":"Ridker","given":"Paul M."},{"family":"Rioux","given":"John D."},{"family":"Ritchie","given":"Marylyn D."},{"family":"Rudan","given":"Igor"},{"family":"Salomaa","given":"Veikko"},{"family":"Samani","given":"Nilesh J."},{"family":"Saramies","given":"Jouko"},{"family":"Sarzynski","given":"Mark A."},{"family":"Schunkert","given":"Heribert"},{"family":"Schwarz","given":"Peter E. H."},{"family":"Sever","given":"Peter"},{"family":"Shuldiner","given":"Alan R."},{"family":"Sinisalo","given":"Juha"},{"family":"Stolk","given":"Ronald P."},{"family":"Strauch","given":"Konstantin"},{"family":"Tönjes","given":"Anke"},{"family":"Trégouët","given":"David-Alexandre"},{"family":"Tremblay","given":"Angelo"},{"family":"Tremoli","given":"Elena"},{"family":"Virtamo","given":"Jarmo"},{"family":"Vohl","given":"Marie-Claude"},{"family":"Völker","given":"Uwe"},{"family":"Waeber","given":"Gérard"},{"family":"Willemsen","given":"Gonneke"},{"family":"Witteman","given":"Jacqueline C."},{"family":"Zillikens","given":"M. Carola"},{"family":"Adair","given":"Linda S."},{"family":"Amouyel","given":"Philippe"},{"family":"Asselbergs","given":"Folkert W."},{"family":"Assimes","given":"Themistocles L."},{"family":"Bochud","given":"Murielle"},{"family":"Boehm","given":"Bernhard O."},{"family":"Boerwinkle","given":"Eric"},{"family":"Bornstein","given":"Stefan R."},{"family":"Bottinger","given":"Erwin P."},{"family":"Bouchard","given":"Claude"},{"family":"Cauchi","given":"Stéphane"},{"family":"Chambers","given":"John C."},{"family":"Chanock","given":"Stephen J."},{"family":"Cooper","given":"Richard S."},{"family":"Bakker","given":"Paul I. W.","non-dropping-particle":"de"},{"family":"Dedoussis","given":"George"},{"family":"Ferrucci","given":"Luigi"},{"family":"Franks","given":"Paul W."},{"family":"Froguel","given":"Philippe"},{"family":"Groop","given":"Leif C."},{"family":"Haiman","given":"Christopher A."},{"family":"Hamsten","given":"Anders"},{"family":"Hui","given":"Jennie"},{"family":"Hunter","given":"David J."},{"family":"Hveem","given":"Kristian"},{"family":"Kaplan","given":"Robert C."},{"family":"Kivimaki","given":"Mika"},{"family":"Kuh","given":"Diana"},{"family":"Laakso","given":"Markku"},{"family":"Liu","given":"Yongmei"},{"family":"Martin","given":"Nicholas G."},{"family":"März","given":"Winfried"},{"family":"Melbye","given":"Mads"},{"family":"Metspalu","given":"Andres"},{"family":"Moebus","given":"Susanne"},{"family":"Munroe","given":"Patricia B."},{"family":"Njølstad","given":"Inger"},{"family":"Oostra","given":"Ben A."},{"family":"Palmer","given":"Colin N. A."},{"family":"Pedersen","given":"Nancy L."},{"family":"Perola","given":"Markus"},{"family":"Pérusse","given":"Louis"},{"family":"Peters","given":"Ulrike"},{"family":"Power","given":"Chris"},{"family":"Quertermous","given":"Thomas"},{"family":"Rauramaa","given":"Rainer"},{"family":"Rivadeneira","given":"Fernando"},{"family":"Saaristo","given":"Timo E."},{"family":"Saleheen","given":"Danish"},{"family":"Sattar","given":"Naveed"},{"family":"Schadt","given":"Eric E."},{"family":"Schlessinger","given":"David"},{"family":"Slagboom","given":"P. Eline"},{"family":"Snieder","given":"Harold"},{"family":"Spector","given":"Tim D."},{"family":"Thorsteinsdottir","given":"Unnur"},{"family":"Stumvoll","given":"Michael"},{"family":"Tuomilehto","given":"Jaakko"},{"family":"Uitterlinden","given":"André G."},{"family":"Uusitupa","given":"Matti"},{"family":"Harst","given":"Pim","non-dropping-particle":"van der"},{"family":"Walker","given":"Mark"},{"family":"Wallaschofski","given":"Henri"},{"family":"Wareham","given":"Nicholas J."},{"family":"Watkins","given":"Hugh"},{"family":"Weir","given":"David R."},{"family":"Wichmann","given":"H-Erich"},{"family":"Wilson","given":"James F."},{"family":"Zanen","given":"Pieter"},{"family":"Borecki","given":"Ingrid B."},{"family":"Deloukas","given":"Panos"},{"family":"Fox","given":"Caroline S."},{"family":"Heid","given":"Iris M."},{"family":"O’Connell","given":"Jeffrey R."},{"family":"Strachan","given":"David P."},{"family":"Stefansson","given":"Kari"},{"family":"Duijn","given":"Cornelia M.","non-dropping-particle":"van"},{"family":"Abecasis","given":"Gonçalo R."},{"family":"Franke","given":"Lude"},{"family":"Frayling","given":"Timothy M."},{"family":"McCarthy","given":"Mark I."},{"family":"Visscher","given":"Peter M."},{"family":"Scherag","given":"André"},{"family":"Willer","given":"Cristen J."},{"family":"Boehnke","given":"Michael"},{"family":"Mohlke","given":"Karen L."},{"family":"Lindgren","given":"Cecilia M."},{"family":"Beckmann","given":"Jacques S."},{"family":"Barroso","given":"Inês"},{"family":"North","given":"Kari E."},{"family":"Ingelsson","given":"Erik"},{"family":"Hirschhorn","given":"Joel N."},{"family":"Loos","given":"Ruth J. F."},{"family":"Speliotes","given":"Elizabeth K."}],"issued":{"date-parts":[["2015",2,12]]}}}],"schema":"https://github.com/citation-style-language/schema/raw/master/csl-citation.json"} </w:instrText>
            </w:r>
            <w:r w:rsidR="002F175F" w:rsidRPr="00164128">
              <w:fldChar w:fldCharType="separate"/>
            </w:r>
            <w:r w:rsidR="00A605E2" w:rsidRPr="00164128">
              <w:rPr>
                <w:rFonts w:ascii="Calibri Light" w:hAnsi="Calibri Light"/>
              </w:rPr>
              <w:t>[3]</w:t>
            </w:r>
            <w:r w:rsidR="002F175F" w:rsidRPr="00164128">
              <w:fldChar w:fldCharType="end"/>
            </w:r>
          </w:p>
        </w:tc>
        <w:tc>
          <w:tcPr>
            <w:tcW w:w="746" w:type="pct"/>
            <w:vAlign w:val="center"/>
          </w:tcPr>
          <w:p w14:paraId="496D9A9F" w14:textId="4A3B88C6" w:rsidR="00A101B1" w:rsidRPr="00164128" w:rsidRDefault="00A101B1" w:rsidP="00264A93">
            <w:r w:rsidRPr="00164128">
              <w:t>GIANT</w:t>
            </w:r>
          </w:p>
        </w:tc>
        <w:tc>
          <w:tcPr>
            <w:tcW w:w="542" w:type="pct"/>
            <w:vAlign w:val="center"/>
          </w:tcPr>
          <w:p w14:paraId="0CD19D6E" w14:textId="1B8107A2" w:rsidR="00A101B1" w:rsidRPr="00164128" w:rsidRDefault="00A101B1" w:rsidP="00264A93">
            <w:r w:rsidRPr="00164128">
              <w:t>339224</w:t>
            </w:r>
          </w:p>
        </w:tc>
        <w:tc>
          <w:tcPr>
            <w:tcW w:w="610" w:type="pct"/>
            <w:vAlign w:val="center"/>
          </w:tcPr>
          <w:p w14:paraId="60914C5E" w14:textId="1639B806" w:rsidR="00A101B1" w:rsidRPr="00164128" w:rsidRDefault="00A101B1" w:rsidP="00264A93">
            <w:r w:rsidRPr="00164128">
              <w:t>Mixed</w:t>
            </w:r>
          </w:p>
        </w:tc>
        <w:tc>
          <w:tcPr>
            <w:tcW w:w="664" w:type="pct"/>
            <w:vAlign w:val="center"/>
          </w:tcPr>
          <w:p w14:paraId="412B8FF5" w14:textId="4E600FE6" w:rsidR="00A101B1" w:rsidRPr="00164128" w:rsidRDefault="00A101B1" w:rsidP="00264A93">
            <w:r w:rsidRPr="00164128">
              <w:t>Males and females</w:t>
            </w:r>
          </w:p>
        </w:tc>
      </w:tr>
      <w:tr w:rsidR="00164128" w:rsidRPr="00164128" w14:paraId="0F8922F2" w14:textId="77777777" w:rsidTr="00164128">
        <w:tc>
          <w:tcPr>
            <w:tcW w:w="338" w:type="pct"/>
            <w:vAlign w:val="center"/>
          </w:tcPr>
          <w:p w14:paraId="55EA624C" w14:textId="29E3EFE8" w:rsidR="0051667D" w:rsidRPr="00164128" w:rsidRDefault="0051667D" w:rsidP="00264A93">
            <w:r w:rsidRPr="00164128">
              <w:t>61</w:t>
            </w:r>
          </w:p>
        </w:tc>
        <w:tc>
          <w:tcPr>
            <w:tcW w:w="1083" w:type="pct"/>
            <w:vAlign w:val="center"/>
          </w:tcPr>
          <w:p w14:paraId="1BC9E277" w14:textId="28774F8E" w:rsidR="0051667D" w:rsidRPr="00164128" w:rsidRDefault="0051667D" w:rsidP="00264A93">
            <w:r w:rsidRPr="00164128">
              <w:t>Waist circumference</w:t>
            </w:r>
          </w:p>
        </w:tc>
        <w:tc>
          <w:tcPr>
            <w:tcW w:w="1017" w:type="pct"/>
            <w:vAlign w:val="center"/>
          </w:tcPr>
          <w:p w14:paraId="2B01B571" w14:textId="14579D29" w:rsidR="0051667D" w:rsidRPr="00164128" w:rsidRDefault="0051667D" w:rsidP="00264A93">
            <w:proofErr w:type="spellStart"/>
            <w:r w:rsidRPr="00164128">
              <w:t>Shungin</w:t>
            </w:r>
            <w:proofErr w:type="spellEnd"/>
            <w:r w:rsidRPr="00164128">
              <w:t xml:space="preserve"> (2015)</w:t>
            </w:r>
            <w:r w:rsidR="00A605E2" w:rsidRPr="00164128">
              <w:t xml:space="preserve"> </w:t>
            </w:r>
            <w:r w:rsidR="00A605E2" w:rsidRPr="00164128">
              <w:fldChar w:fldCharType="begin"/>
            </w:r>
            <w:r w:rsidR="00A605E2" w:rsidRPr="00164128">
              <w:instrText xml:space="preserve"> ADDIN ZOTERO_ITEM CSL_CITATION {"citationID":"a1s1457b3ti","properties":{"formattedCitation":"[4]","plainCitation":"[4]"},"citationItems":[{"id":2423,"uris":["http://zotero.org/users/2782891/items/NHMFYQ5B"],"uri":["http://zotero.org/users/2782891/items/NHMFYQ5B"],"itemData":{"id":2423,"type":"article-journal","title":"New genetic loci link adipose and insulin biology to body fat distribution","container-title":"Nature","page":"187-196","volume":"518","issue":"7538","source":"PubMed","abstract":"Body fat distribution is a heritable trait and a well-established predictor of adverse metabolic outcomes, independent of overall adiposity. To increase our understanding of the genetic basis of body fat distribution and its molecular links to cardiometabolic traits, here we conduct genome-wide association meta-analyses of traits related to waist and hip circumferences in up to 224,459 individuals. We identify 49 loci (33 new) associated with waist-to-hip ratio adjusted for body mass index (BMI), and an additional 19 loci newly associated with related waist and hip circumference measures (P &lt; 5 × 10(-8)). In total, 20 of the 49 waist-to-hip ratio adjusted for BMI loci show significant sexual dimorphism, 19 of which display a stronger effect in women. The identified loci were enriched for genes expressed in adipose tissue and for putative regulatory elements in adipocytes. Pathway analyses implicated adipogenesis, angiogenesis, transcriptional regulation and insulin resistance as processes affecting fat distribution, providing insight into potential pathophysiological mechanisms.","DOI":"10.1038/nature14132","ISSN":"1476-4687","note":"PMID: 25673412\nPMCID: PMC4338562","journalAbbreviation":"Nature","language":"eng","author":[{"family":"Shungin","given":"Dmitry"},{"family":"Winkler","given":"Thomas W."},{"family":"Croteau-Chonka","given":"Damien C."},{"family":"Ferreira","given":"Teresa"},{"family":"Locke","given":"Adam E."},{"family":"Mägi","given":"Reedik"},{"family":"Strawbridge","given":"Rona J."},{"family":"Pers","given":"Tune H."},{"family":"Fischer","given":"Krista"},{"family":"Justice","given":"Anne E."},{"family":"Workalemahu","given":"Tsegaselassie"},{"family":"Wu","given":"Joseph M. W."},{"family":"Buchkovich","given":"Martin L."},{"family":"Heard-Costa","given":"Nancy L."},{"family":"Roman","given":"Tamara S."},{"family":"Drong","given":"Alexander W."},{"family":"Song","given":"Ci"},{"family":"Gustafsson","given":"Stefan"},{"family":"Day","given":"Felix R."},{"family":"Esko","given":"Tonu"},{"family":"Fall","given":"Tove"},{"family":"Kutalik","given":"Zoltán"},{"family":"Luan","given":"Jian'an"},{"family":"Randall","given":"Joshua C."},{"family":"Scherag","given":"André"},{"family":"Vedantam","given":"Sailaja"},{"family":"Wood","given":"Andrew R."},{"family":"Chen","given":"Jin"},{"family":"Fehrmann","given":"Rudolf"},{"family":"Karjalainen","given":"Juha"},{"family":"Kahali","given":"Bratati"},{"family":"Liu","given":"Ching-Ti"},{"family":"Schmidt","given":"Ellen M."},{"family":"Absher","given":"Devin"},{"family":"Amin","given":"Najaf"},{"family":"Anderson","given":"Denise"},{"family":"Beekman","given":"Marian"},{"family":"Bragg-Gresham","given":"Jennifer L."},{"family":"Buyske","given":"Steven"},{"family":"Demirkan","given":"Ayse"},{"family":"Ehret","given":"Georg B."},{"family":"Feitosa","given":"Mary F."},{"family":"Goel","given":"Anuj"},{"family":"Jackson","given":"Anne U."},{"family":"Johnson","given":"Toby"},{"family":"Kleber","given":"Marcus E."},{"family":"Kristiansson","given":"Kati"},{"family":"Mangino","given":"Massimo"},{"family":"Leach","given":"Irene Mateo"},{"family":"Medina-Gomez","given":"Carolina"},{"family":"Palmer","given":"Cameron D."},{"family":"Pasko","given":"Dorota"},{"family":"Pechlivanis","given":"Sonali"},{"family":"Peters","given":"Marjolein J."},{"family":"Prokopenko","given":"Inga"},{"family":"Stančáková","given":"Alena"},{"family":"Sung","given":"Yun Ju"},{"family":"Tanaka","given":"Toshiko"},{"family":"Teumer","given":"Alexander"},{"family":"Van Vliet-Ostaptchouk","given":"Jana V."},{"family":"Yengo","given":"Loïc"},{"family":"Zhang","given":"Weihua"},{"family":"Albrecht","given":"Eva"},{"family":"Ärnlöv","given":"Johan"},{"family":"Arscott","given":"Gillian M."},{"family":"Bandinelli","given":"Stefania"},{"family":"Barrett","given":"Amy"},{"family":"Bellis","given":"Claire"},{"family":"Bennett","given":"Amanda J."},{"family":"Berne","given":"Christian"},{"family":"Blüher","given":"Matthias"},{"family":"Böhringer","given":"Stefan"},{"family":"Bonnet","given":"Fabrice"},{"family":"Böttcher","given":"Yvonne"},{"family":"Bruinenberg","given":"Marcel"},{"family":"Carba","given":"Delia B."},{"family":"Caspersen","given":"Ida H."},{"family":"Clarke","given":"Robert"},{"family":"Daw","given":"E. Warwick"},{"family":"Deelen","given":"Joris"},{"family":"Deelman","given":"Ewa"},{"family":"Delgado","given":"Graciela"},{"family":"Doney","given":"Alex Sf"},{"family":"Eklund","given":"Niina"},{"family":"Erdos","given":"Michael R."},{"family":"Estrada","given":"Karol"},{"family":"Eury","given":"Elodie"},{"family":"Friedrich","given":"Nele"},{"family":"Garcia","given":"Melissa E."},{"family":"Giedraitis","given":"Vilmantas"},{"family":"Gigante","given":"Bruna"},{"family":"Go","given":"Alan S."},{"family":"Golay","given":"Alain"},{"family":"Grallert","given":"Harald"},{"family":"Grammer","given":"Tanja B."},{"family":"Gräßler","given":"Jürgen"},{"family":"Grewal","given":"Jagvir"},{"family":"Groves","given":"Christopher J."},{"family":"Haller","given":"Toomas"},{"family":"Hallmans","given":"Goran"},{"family":"Hartman","given":"Catharina A."},{"family":"Hassinen","given":"Maija"},{"family":"Hayward","given":"Caroline"},{"family":"Heikkilä","given":"Kauko"},{"family":"Herzig","given":"Karl-Heinz"},{"family":"Helmer","given":"Quinta"},{"family":"Hillege","given":"Hans L."},{"family":"Holmen","given":"Oddgeir"},{"family":"Hunt","given":"Steven C."},{"family":"Isaacs","given":"Aaron"},{"family":"Ittermann","given":"Till"},{"family":"James","given":"Alan L."},{"family":"Johansson","given":"Ingegerd"},{"family":"Juliusdottir","given":"Thorhildur"},{"family":"Kalafati","given":"Ioanna-Panagiota"},{"family":"Kinnunen","given":"Leena"},{"family":"Koenig","given":"Wolfgang"},{"family":"Kooner","given":"Ishminder K."},{"family":"Kratzer","given":"Wolfgang"},{"family":"Lamina","given":"Claudia"},{"family":"Leander","given":"Karin"},{"family":"Lee","given":"Nanette R."},{"family":"Lichtner","given":"Peter"},{"family":"Lind","given":"Lars"},{"family":"Lindström","given":"Jaana"},{"family":"Lobbens","given":"Stéphane"},{"family":"Lorentzon","given":"Mattias"},{"family":"Mach","given":"François"},{"family":"Magnusson","given":"Patrik Ke"},{"family":"Mahajan","given":"Anubha"},{"family":"McArdle","given":"Wendy L."},{"family":"Menni","given":"Cristina"},{"family":"Merger","given":"Sigrun"},{"family":"Mihailov","given":"Evelin"},{"family":"Milani","given":"Lili"},{"family":"Mills","given":"Rebecca"},{"family":"Moayyeri","given":"Alireza"},{"family":"Monda","given":"Keri L."},{"family":"Mooijaart","given":"Simon P."},{"family":"Mühleisen","given":"Thomas W."},{"family":"Mulas","given":"Antonella"},{"family":"Müller","given":"Gabriele"},{"family":"Müller-Nurasyid","given":"Martina"},{"family":"Nagaraja","given":"Ramaiah"},{"family":"Nalls","given":"Michael A."},{"family":"Narisu","given":"Narisu"},{"family":"Glorioso","given":"Nicola"},{"family":"Nolte","given":"Ilja M."},{"family":"Olden","given":"Matthias"},{"family":"Rayner","given":"Nigel W."},{"family":"Renstrom","given":"Frida"},{"family":"Ried","given":"Janina S."},{"family":"Robertson","given":"Neil R."},{"family":"Rose","given":"Lynda M."},{"family":"Sanna","given":"Serena"},{"family":"Scharnagl","given":"Hubert"},{"family":"Scholtens","given":"Salome"},{"family":"Sennblad","given":"Bengt"},{"family":"Seufferlein","given":"Thomas"},{"family":"Sitlani","given":"Colleen M."},{"family":"Smith","given":"Albert Vernon"},{"family":"Stirrups","given":"Kathleen"},{"family":"Stringham","given":"Heather M."},{"family":"Sundström","given":"Johan"},{"family":"Swertz","given":"Morris A."},{"family":"Swift","given":"Amy J."},{"family":"Syvänen","given":"Ann-Christine"},{"family":"Tayo","given":"Bamidele O."},{"family":"Thorand","given":"Barbara"},{"family":"Thorleifsson","given":"Gudmar"},{"family":"Tomaschitz","given":"Andreas"},{"family":"Troffa","given":"Chiara"},{"family":"Oort","given":"Floor Va","non-dropping-particle":"van"},{"family":"Verweij","given":"Niek"},{"family":"Vonk","given":"Judith M."},{"family":"Waite","given":"Lindsay L."},{"family":"Wennauer","given":"Roman"},{"family":"Wilsgaard","given":"Tom"},{"family":"Wojczynski","given":"Mary K."},{"family":"Wong","given":"Andrew"},{"family":"Zhang","given":"Qunyuan"},{"family":"Zhao","given":"Jing Hua"},{"family":"Brennan","given":"Eoin P."},{"family":"Choi","given":"Murim"},{"family":"Eriksson","given":"Per"},{"family":"Folkersen","given":"Lasse"},{"family":"Franco-Cereceda","given":"Anders"},{"family":"Gharavi","given":"Ali G."},{"family":"Hedman","given":"Åsa K."},{"family":"Hivert","given":"Marie-France"},{"family":"Huang","given":"Jinyan"},{"family":"Kanoni","given":"Stavroula"},{"family":"Karpe","given":"Fredrik"},{"family":"Keildson","given":"Sarah"},{"family":"Kiryluk","given":"Krzysztof"},{"family":"Liang","given":"Liming"},{"family":"Lifton","given":"Richard P."},{"family":"Ma","given":"Baoshan"},{"family":"McKnight","given":"Amy J."},{"family":"McPherson","given":"Ruth"},{"family":"Metspalu","given":"Andres"},{"family":"Min","given":"Josine L."},{"family":"Moffatt","given":"Miriam F."},{"family":"Montgomery","given":"Grant W."},{"family":"Murabito","given":"Joanne M."},{"family":"Nicholson","given":"George"},{"family":"Nyholt","given":"Dale R."},{"family":"Olsson","given":"Christian"},{"family":"Perry","given":"John Rb"},{"family":"Reinmaa","given":"Eva"},{"family":"Salem","given":"Rany M."},{"family":"Sandholm","given":"Niina"},{"family":"Schadt","given":"Eric E."},{"family":"Scott","given":"Robert A."},{"family":"Stolk","given":"Lisette"},{"family":"Vallejo","given":"Edgar E."},{"family":"Westra","given":"Harm-Jan"},{"family":"Zondervan","given":"Krina T."},{"literal":"ADIPOGen Consortium"},{"literal":"CARDIOGRAMplusC4D Consortium"},{"literal":"CKDGen Consortium"},{"literal":"GEFOS Consortium"},{"literal":"GENIE Consortium"},{"literal":"GLGC"},{"literal":"ICBP"},{"literal":"International Endogene Consortium"},{"literal":"LifeLines Cohort Study"},{"literal":"MAGIC Investigators"},{"literal":"MuTHER Consortium"},{"literal":"PAGE Consortium"},{"literal":"ReproGen Consortium"},{"family":"Amouyel","given":"Philippe"},{"family":"Arveiler","given":"Dominique"},{"family":"Bakker","given":"Stephan Jl"},{"family":"Beilby","given":"John"},{"family":"Bergman","given":"Richard N."},{"family":"Blangero","given":"John"},{"family":"Brown","given":"Morris J."},{"family":"Burnier","given":"Michel"},{"family":"Campbell","given":"Harry"},{"family":"Chakravarti","given":"Aravinda"},{"family":"Chines","given":"Peter S."},{"family":"Claudi-Boehm","given":"Simone"},{"family":"Collins","given":"Francis S."},{"family":"Crawford","given":"Dana C."},{"family":"Danesh","given":"John"},{"family":"Faire","given":"Ulf","non-dropping-particle":"de"},{"family":"Geus","given":"Eco Jc","non-dropping-particle":"de"},{"family":"Dörr","given":"Marcus"},{"family":"Erbel","given":"Raimund"},{"family":"Eriksson","given":"Johan G."},{"family":"Farrall","given":"Martin"},{"family":"Ferrannini","given":"Ele"},{"family":"Ferrières","given":"Jean"},{"family":"Forouhi","given":"Nita G."},{"family":"Forrester","given":"Terrence"},{"family":"Franco","given":"Oscar H."},{"family":"Gansevoort","given":"Ron T."},{"family":"Gieger","given":"Christian"},{"family":"Gudnason","given":"Vilmundur"},{"family":"Haiman","given":"Christopher A."},{"family":"Harris","given":"Tamara B."},{"family":"Hattersley","given":"Andrew T."},{"family":"Heliövaara","given":"Markku"},{"family":"Hicks","given":"Andrew A."},{"family":"Hingorani","given":"Aroon D."},{"family":"Hoffmann","given":"Wolfgang"},{"family":"Hofman","given":"Albert"},{"family":"Homuth","given":"Georg"},{"family":"Humphries","given":"Steve E."},{"family":"Hyppönen","given":"Elina"},{"family":"Illig","given":"Thomas"},{"family":"Jarvelin","given":"Marjo-Riitta"},{"family":"Johansen","given":"Berit"},{"family":"Jousilahti","given":"Pekka"},{"family":"Jula","given":"Antti M."},{"family":"Kaprio","given":"Jaakko"},{"family":"Kee","given":"Frank"},{"family":"Keinanen-Kiukaanniemi","given":"Sirkka M."},{"family":"Kooner","given":"Jaspal S."},{"family":"Kooperberg","given":"Charles"},{"family":"Kovacs","given":"Peter"},{"family":"Kraja","given":"Aldi T."},{"family":"Kumari","given":"Meena"},{"family":"Kuulasmaa","given":"Kari"},{"family":"Kuusisto","given":"Johanna"},{"family":"Lakka","given":"Timo A."},{"family":"Langenberg","given":"Claudia"},{"family":"Le Marchand","given":"Loic"},{"family":"Lehtimäki","given":"Terho"},{"family":"Lyssenko","given":"Valeriya"},{"family":"Männistö","given":"Satu"},{"family":"Marette","given":"André"},{"family":"Matise","given":"Tara C."},{"family":"McKenzie","given":"Colin A."},{"family":"McKnight","given":"Barbara"},{"family":"Musk","given":"Arthur W."},{"family":"Möhlenkamp","given":"Stefan"},{"family":"Morris","given":"Andrew D."},{"family":"Nelis","given":"Mari"},{"family":"Ohlsson","given":"Claes"},{"family":"Oldehinkel","given":"Albertine J."},{"family":"Ong","given":"Ken K."},{"family":"Palmer","given":"Lyle J."},{"family":"Penninx","given":"Brenda W."},{"family":"Peters","given":"Annette"},{"family":"Pramstaller","given":"Peter P."},{"family":"Raitakari","given":"Olli T."},{"family":"Rankinen","given":"Tuomo"},{"family":"Rao","given":"D. C."},{"family":"Rice","given":"Treva K."},{"family":"Ridker","given":"Paul M."},{"family":"Ritchie","given":"Marylyn D."},{"family":"Rudan","given":"Igor"},{"family":"Salomaa","given":"Veikko"},{"family":"Samani","given":"Nilesh J."},{"family":"Saramies","given":"Jouko"},{"family":"Sarzynski","given":"Mark A."},{"family":"Schwarz","given":"Peter Eh"},{"family":"Shuldiner","given":"Alan R."},{"family":"Staessen","given":"Jan A."},{"family":"Steinthorsdottir","given":"Valgerdur"},{"family":"Stolk","given":"Ronald P."},{"family":"Strauch","given":"Konstantin"},{"family":"Tönjes","given":"Anke"},{"family":"Tremblay","given":"Angelo"},{"family":"Tremoli","given":"Elena"},{"family":"Vohl","given":"Marie-Claude"},{"family":"Völker","given":"Uwe"},{"family":"Vollenweider","given":"Peter"},{"family":"Wilson","given":"James F."},{"family":"Witteman","given":"Jacqueline C."},{"family":"Adair","given":"Linda S."},{"family":"Bochud","given":"Murielle"},{"family":"Boehm","given":"Bernhard O."},{"family":"Bornstein","given":"Stefan R."},{"family":"Bouchard","given":"Claude"},{"family":"Cauchi","given":"Stéphane"},{"family":"Caulfield","given":"Mark J."},{"family":"Chambers","given":"John C."},{"family":"Chasman","given":"Daniel I."},{"family":"Cooper","given":"Richard S."},{"family":"Dedoussis","given":"George"},{"family":"Ferrucci","given":"Luigi"},{"family":"Froguel","given":"Philippe"},{"family":"Grabe","given":"Hans-Jörgen"},{"family":"Hamsten","given":"Anders"},{"family":"Hui","given":"Jennie"},{"family":"Hveem","given":"Kristian"},{"family":"Jöckel","given":"Karl-Heinz"},{"family":"Kivimaki","given":"Mika"},{"family":"Kuh","given":"Diana"},{"family":"Laakso","given":"Markku"},{"family":"Liu","given":"Yongmei"},{"family":"März","given":"Winfried"},{"family":"Munroe","given":"Patricia B."},{"family":"Njølstad","given":"Inger"},{"family":"Oostra","given":"Ben A."},{"family":"Palmer","given":"Colin Na"},{"family":"Pedersen","given":"Nancy L."},{"family":"Perola","given":"Markus"},{"family":"Pérusse","given":"Louis"},{"family":"Peters","given":"Ulrike"},{"family":"Power","given":"Chris"},{"family":"Quertermous","given":"Thomas"},{"family":"Rauramaa","given":"Rainer"},{"family":"Rivadeneira","given":"Fernando"},{"family":"Saaristo","given":"Timo E."},{"family":"Saleheen","given":"Danish"},{"family":"Sinisalo","given":"Juha"},{"family":"Slagboom","given":"P. Eline"},{"family":"Snieder","given":"Harold"},{"family":"Spector","given":"Tim D."},{"family":"Stefansson","given":"Kari"},{"family":"Stumvoll","given":"Michael"},{"family":"Tuomilehto","given":"Jaakko"},{"family":"Uitterlinden","given":"André G."},{"family":"Uusitupa","given":"Matti"},{"family":"Harst","given":"Pim","non-dropping-particle":"van der"},{"family":"Veronesi","given":"Giovanni"},{"family":"Walker","given":"Mark"},{"family":"Wareham","given":"Nicholas J."},{"family":"Watkins","given":"Hugh"},{"family":"Wichmann","given":"H.-Erich"},{"family":"Abecasis","given":"Goncalo R."},{"family":"Assimes","given":"Themistocles L."},{"family":"Berndt","given":"Sonja I."},{"family":"Boehnke","given":"Michael"},{"family":"Borecki","given":"Ingrid B."},{"family":"Deloukas","given":"Panos"},{"family":"Franke","given":"Lude"},{"family":"Frayling","given":"Timothy M."},{"family":"Groop","given":"Leif C."},{"family":"Hunter","given":"David J."},{"family":"Kaplan","given":"Robert C."},{"family":"O'Connell","given":"Jeffrey R."},{"family":"Qi","given":"Lu"},{"family":"Schlessinger","given":"David"},{"family":"Strachan","given":"David P."},{"family":"Thorsteinsdottir","given":"Unnur"},{"family":"Duijn","given":"Cornelia M.","non-dropping-particle":"van"},{"family":"Willer","given":"Cristen J."},{"family":"Visscher","given":"Peter M."},{"family":"Yang","given":"Jian"},{"family":"Hirschhorn","given":"Joel N."},{"family":"Zillikens","given":"M. Carola"},{"family":"McCarthy","given":"Mark I."},{"family":"Speliotes","given":"Elizabeth K."},{"family":"North","given":"Kari E."},{"family":"Fox","given":"Caroline S."},{"family":"Barroso","given":"Inês"},{"family":"Franks","given":"Paul W."},{"family":"Ingelsson","given":"Erik"},{"family":"Heid","given":"Iris M."},{"family":"Loos","given":"Ruth Jf"},{"family":"Cupples","given":"L. Adrienne"},{"family":"Morris","given":"Andrew P."},{"family":"Lindgren","given":"Cecilia M."},{"family":"Mohlke","given":"Karen L."}],"issued":{"date-parts":[["2015",2,12]]}}}],"schema":"https://github.com/citation-style-language/schema/raw/master/csl-citation.json"} </w:instrText>
            </w:r>
            <w:r w:rsidR="00A605E2" w:rsidRPr="00164128">
              <w:fldChar w:fldCharType="separate"/>
            </w:r>
            <w:r w:rsidR="00A605E2" w:rsidRPr="00164128">
              <w:rPr>
                <w:rFonts w:ascii="Calibri Light" w:hAnsi="Calibri Light"/>
              </w:rPr>
              <w:t>[4]</w:t>
            </w:r>
            <w:r w:rsidR="00A605E2" w:rsidRPr="00164128">
              <w:fldChar w:fldCharType="end"/>
            </w:r>
          </w:p>
        </w:tc>
        <w:tc>
          <w:tcPr>
            <w:tcW w:w="746" w:type="pct"/>
            <w:vAlign w:val="center"/>
          </w:tcPr>
          <w:p w14:paraId="7B9A6B17" w14:textId="5007F232" w:rsidR="0051667D" w:rsidRPr="00164128" w:rsidRDefault="0051667D" w:rsidP="00264A93">
            <w:r w:rsidRPr="00164128">
              <w:t>GIANT</w:t>
            </w:r>
          </w:p>
        </w:tc>
        <w:tc>
          <w:tcPr>
            <w:tcW w:w="542" w:type="pct"/>
            <w:vAlign w:val="center"/>
          </w:tcPr>
          <w:p w14:paraId="6E0B56A7" w14:textId="5BE34E5D" w:rsidR="0051667D" w:rsidRPr="00164128" w:rsidRDefault="0051667D" w:rsidP="00264A93">
            <w:pPr>
              <w:rPr>
                <w:shd w:val="clear" w:color="auto" w:fill="FFFFFF"/>
              </w:rPr>
            </w:pPr>
            <w:r w:rsidRPr="00164128">
              <w:rPr>
                <w:shd w:val="clear" w:color="auto" w:fill="FFFFFF"/>
              </w:rPr>
              <w:t>232101</w:t>
            </w:r>
          </w:p>
        </w:tc>
        <w:tc>
          <w:tcPr>
            <w:tcW w:w="610" w:type="pct"/>
            <w:vAlign w:val="center"/>
          </w:tcPr>
          <w:p w14:paraId="440823E7" w14:textId="3A423CB2" w:rsidR="0051667D" w:rsidRPr="00164128" w:rsidRDefault="0051667D" w:rsidP="00264A93">
            <w:r w:rsidRPr="00164128">
              <w:t>European</w:t>
            </w:r>
          </w:p>
        </w:tc>
        <w:tc>
          <w:tcPr>
            <w:tcW w:w="664" w:type="pct"/>
            <w:vAlign w:val="center"/>
          </w:tcPr>
          <w:p w14:paraId="075629AA" w14:textId="1A1F5C9F" w:rsidR="0051667D" w:rsidRPr="00164128" w:rsidRDefault="0051667D" w:rsidP="00264A93">
            <w:r w:rsidRPr="00164128">
              <w:t>Males and females</w:t>
            </w:r>
          </w:p>
        </w:tc>
      </w:tr>
      <w:tr w:rsidR="00164128" w:rsidRPr="00164128" w14:paraId="72ACB1AA" w14:textId="77777777" w:rsidTr="00164128">
        <w:tc>
          <w:tcPr>
            <w:tcW w:w="338" w:type="pct"/>
            <w:vAlign w:val="center"/>
          </w:tcPr>
          <w:p w14:paraId="4F59D510" w14:textId="4030FF14" w:rsidR="0051667D" w:rsidRPr="00164128" w:rsidRDefault="0051667D" w:rsidP="00264A93">
            <w:r w:rsidRPr="00164128">
              <w:t>79</w:t>
            </w:r>
          </w:p>
        </w:tc>
        <w:tc>
          <w:tcPr>
            <w:tcW w:w="1083" w:type="pct"/>
            <w:vAlign w:val="center"/>
          </w:tcPr>
          <w:p w14:paraId="444FA513" w14:textId="32B66866" w:rsidR="0051667D" w:rsidRPr="00164128" w:rsidRDefault="0051667D" w:rsidP="00264A93">
            <w:r w:rsidRPr="00164128">
              <w:t>Waist-to-hip-ratio</w:t>
            </w:r>
          </w:p>
        </w:tc>
        <w:tc>
          <w:tcPr>
            <w:tcW w:w="1017" w:type="pct"/>
            <w:vAlign w:val="center"/>
          </w:tcPr>
          <w:p w14:paraId="3E7C90B6" w14:textId="6F87A61F" w:rsidR="0051667D" w:rsidRPr="00164128" w:rsidRDefault="0051667D" w:rsidP="00264A93">
            <w:proofErr w:type="spellStart"/>
            <w:r w:rsidRPr="00164128">
              <w:t>Shungin</w:t>
            </w:r>
            <w:proofErr w:type="spellEnd"/>
            <w:r w:rsidRPr="00164128">
              <w:t xml:space="preserve"> (2015)</w:t>
            </w:r>
            <w:r w:rsidR="00A605E2" w:rsidRPr="00164128">
              <w:t xml:space="preserve"> </w:t>
            </w:r>
            <w:r w:rsidR="00A605E2" w:rsidRPr="00164128">
              <w:fldChar w:fldCharType="begin"/>
            </w:r>
            <w:r w:rsidR="00A605E2" w:rsidRPr="00164128">
              <w:instrText xml:space="preserve"> ADDIN ZOTERO_ITEM CSL_CITATION {"citationID":"9Y29uW4F","properties":{"formattedCitation":"[4]","plainCitation":"[4]"},"citationItems":[{"id":2423,"uris":["http://zotero.org/users/2782891/items/NHMFYQ5B"],"uri":["http://zotero.org/users/2782891/items/NHMFYQ5B"],"itemData":{"id":2423,"type":"article-journal","title":"New genetic loci link adipose and insulin biology to body fat distribution","container-title":"Nature","page":"187-196","volume":"518","issue":"7538","source":"PubMed","abstract":"Body fat distribution is a heritable trait and a well-established predictor of adverse metabolic outcomes, independent of overall adiposity. To increase our understanding of the genetic basis of body fat distribution and its molecular links to cardiometabolic traits, here we conduct genome-wide association meta-analyses of traits related to waist and hip circumferences in up to 224,459 individuals. We identify 49 loci (33 new) associated with waist-to-hip ratio adjusted for body mass index (BMI), and an additional 19 loci newly associated with related waist and hip circumference measures (P &lt; 5 × 10(-8)). In total, 20 of the 49 waist-to-hip ratio adjusted for BMI loci show significant sexual dimorphism, 19 of which display a stronger effect in women. The identified loci were enriched for genes expressed in adipose tissue and for putative regulatory elements in adipocytes. Pathway analyses implicated adipogenesis, angiogenesis, transcriptional regulation and insulin resistance as processes affecting fat distribution, providing insight into potential pathophysiological mechanisms.","DOI":"10.1038/nature14132","ISSN":"1476-4687","note":"PMID: 25673412\nPMCID: PMC4338562","journalAbbreviation":"Nature","language":"eng","author":[{"family":"Shungin","given":"Dmitry"},{"family":"Winkler","given":"Thomas W."},{"family":"Croteau-Chonka","given":"Damien C."},{"family":"Ferreira","given":"Teresa"},{"family":"Locke","given":"Adam E."},{"family":"Mägi","given":"Reedik"},{"family":"Strawbridge","given":"Rona J."},{"family":"Pers","given":"Tune H."},{"family":"Fischer","given":"Krista"},{"family":"Justice","given":"Anne E."},{"family":"Workalemahu","given":"Tsegaselassie"},{"family":"Wu","given":"Joseph M. W."},{"family":"Buchkovich","given":"Martin L."},{"family":"Heard-Costa","given":"Nancy L."},{"family":"Roman","given":"Tamara S."},{"family":"Drong","given":"Alexander W."},{"family":"Song","given":"Ci"},{"family":"Gustafsson","given":"Stefan"},{"family":"Day","given":"Felix R."},{"family":"Esko","given":"Tonu"},{"family":"Fall","given":"Tove"},{"family":"Kutalik","given":"Zoltán"},{"family":"Luan","given":"Jian'an"},{"family":"Randall","given":"Joshua C."},{"family":"Scherag","given":"André"},{"family":"Vedantam","given":"Sailaja"},{"family":"Wood","given":"Andrew R."},{"family":"Chen","given":"Jin"},{"family":"Fehrmann","given":"Rudolf"},{"family":"Karjalainen","given":"Juha"},{"family":"Kahali","given":"Bratati"},{"family":"Liu","given":"Ching-Ti"},{"family":"Schmidt","given":"Ellen M."},{"family":"Absher","given":"Devin"},{"family":"Amin","given":"Najaf"},{"family":"Anderson","given":"Denise"},{"family":"Beekman","given":"Marian"},{"family":"Bragg-Gresham","given":"Jennifer L."},{"family":"Buyske","given":"Steven"},{"family":"Demirkan","given":"Ayse"},{"family":"Ehret","given":"Georg B."},{"family":"Feitosa","given":"Mary F."},{"family":"Goel","given":"Anuj"},{"family":"Jackson","given":"Anne U."},{"family":"Johnson","given":"Toby"},{"family":"Kleber","given":"Marcus E."},{"family":"Kristiansson","given":"Kati"},{"family":"Mangino","given":"Massimo"},{"family":"Leach","given":"Irene Mateo"},{"family":"Medina-Gomez","given":"Carolina"},{"family":"Palmer","given":"Cameron D."},{"family":"Pasko","given":"Dorota"},{"family":"Pechlivanis","given":"Sonali"},{"family":"Peters","given":"Marjolein J."},{"family":"Prokopenko","given":"Inga"},{"family":"Stančáková","given":"Alena"},{"family":"Sung","given":"Yun Ju"},{"family":"Tanaka","given":"Toshiko"},{"family":"Teumer","given":"Alexander"},{"family":"Van Vliet-Ostaptchouk","given":"Jana V."},{"family":"Yengo","given":"Loïc"},{"family":"Zhang","given":"Weihua"},{"family":"Albrecht","given":"Eva"},{"family":"Ärnlöv","given":"Johan"},{"family":"Arscott","given":"Gillian M."},{"family":"Bandinelli","given":"Stefania"},{"family":"Barrett","given":"Amy"},{"family":"Bellis","given":"Claire"},{"family":"Bennett","given":"Amanda J."},{"family":"Berne","given":"Christian"},{"family":"Blüher","given":"Matthias"},{"family":"Böhringer","given":"Stefan"},{"family":"Bonnet","given":"Fabrice"},{"family":"Böttcher","given":"Yvonne"},{"family":"Bruinenberg","given":"Marcel"},{"family":"Carba","given":"Delia B."},{"family":"Caspersen","given":"Ida H."},{"family":"Clarke","given":"Robert"},{"family":"Daw","given":"E. Warwick"},{"family":"Deelen","given":"Joris"},{"family":"Deelman","given":"Ewa"},{"family":"Delgado","given":"Graciela"},{"family":"Doney","given":"Alex Sf"},{"family":"Eklund","given":"Niina"},{"family":"Erdos","given":"Michael R."},{"family":"Estrada","given":"Karol"},{"family":"Eury","given":"Elodie"},{"family":"Friedrich","given":"Nele"},{"family":"Garcia","given":"Melissa E."},{"family":"Giedraitis","given":"Vilmantas"},{"family":"Gigante","given":"Bruna"},{"family":"Go","given":"Alan S."},{"family":"Golay","given":"Alain"},{"family":"Grallert","given":"Harald"},{"family":"Grammer","given":"Tanja B."},{"family":"Gräßler","given":"Jürgen"},{"family":"Grewal","given":"Jagvir"},{"family":"Groves","given":"Christopher J."},{"family":"Haller","given":"Toomas"},{"family":"Hallmans","given":"Goran"},{"family":"Hartman","given":"Catharina A."},{"family":"Hassinen","given":"Maija"},{"family":"Hayward","given":"Caroline"},{"family":"Heikkilä","given":"Kauko"},{"family":"Herzig","given":"Karl-Heinz"},{"family":"Helmer","given":"Quinta"},{"family":"Hillege","given":"Hans L."},{"family":"Holmen","given":"Oddgeir"},{"family":"Hunt","given":"Steven C."},{"family":"Isaacs","given":"Aaron"},{"family":"Ittermann","given":"Till"},{"family":"James","given":"Alan L."},{"family":"Johansson","given":"Ingegerd"},{"family":"Juliusdottir","given":"Thorhildur"},{"family":"Kalafati","given":"Ioanna-Panagiota"},{"family":"Kinnunen","given":"Leena"},{"family":"Koenig","given":"Wolfgang"},{"family":"Kooner","given":"Ishminder K."},{"family":"Kratzer","given":"Wolfgang"},{"family":"Lamina","given":"Claudia"},{"family":"Leander","given":"Karin"},{"family":"Lee","given":"Nanette R."},{"family":"Lichtner","given":"Peter"},{"family":"Lind","given":"Lars"},{"family":"Lindström","given":"Jaana"},{"family":"Lobbens","given":"Stéphane"},{"family":"Lorentzon","given":"Mattias"},{"family":"Mach","given":"François"},{"family":"Magnusson","given":"Patrik Ke"},{"family":"Mahajan","given":"Anubha"},{"family":"McArdle","given":"Wendy L."},{"family":"Menni","given":"Cristina"},{"family":"Merger","given":"Sigrun"},{"family":"Mihailov","given":"Evelin"},{"family":"Milani","given":"Lili"},{"family":"Mills","given":"Rebecca"},{"family":"Moayyeri","given":"Alireza"},{"family":"Monda","given":"Keri L."},{"family":"Mooijaart","given":"Simon P."},{"family":"Mühleisen","given":"Thomas W."},{"family":"Mulas","given":"Antonella"},{"family":"Müller","given":"Gabriele"},{"family":"Müller-Nurasyid","given":"Martina"},{"family":"Nagaraja","given":"Ramaiah"},{"family":"Nalls","given":"Michael A."},{"family":"Narisu","given":"Narisu"},{"family":"Glorioso","given":"Nicola"},{"family":"Nolte","given":"Ilja M."},{"family":"Olden","given":"Matthias"},{"family":"Rayner","given":"Nigel W."},{"family":"Renstrom","given":"Frida"},{"family":"Ried","given":"Janina S."},{"family":"Robertson","given":"Neil R."},{"family":"Rose","given":"Lynda M."},{"family":"Sanna","given":"Serena"},{"family":"Scharnagl","given":"Hubert"},{"family":"Scholtens","given":"Salome"},{"family":"Sennblad","given":"Bengt"},{"family":"Seufferlein","given":"Thomas"},{"family":"Sitlani","given":"Colleen M."},{"family":"Smith","given":"Albert Vernon"},{"family":"Stirrups","given":"Kathleen"},{"family":"Stringham","given":"Heather M."},{"family":"Sundström","given":"Johan"},{"family":"Swertz","given":"Morris A."},{"family":"Swift","given":"Amy J."},{"family":"Syvänen","given":"Ann-Christine"},{"family":"Tayo","given":"Bamidele O."},{"family":"Thorand","given":"Barbara"},{"family":"Thorleifsson","given":"Gudmar"},{"family":"Tomaschitz","given":"Andreas"},{"family":"Troffa","given":"Chiara"},{"family":"Oort","given":"Floor Va","non-dropping-particle":"van"},{"family":"Verweij","given":"Niek"},{"family":"Vonk","given":"Judith M."},{"family":"Waite","given":"Lindsay L."},{"family":"Wennauer","given":"Roman"},{"family":"Wilsgaard","given":"Tom"},{"family":"Wojczynski","given":"Mary K."},{"family":"Wong","given":"Andrew"},{"family":"Zhang","given":"Qunyuan"},{"family":"Zhao","given":"Jing Hua"},{"family":"Brennan","given":"Eoin P."},{"family":"Choi","given":"Murim"},{"family":"Eriksson","given":"Per"},{"family":"Folkersen","given":"Lasse"},{"family":"Franco-Cereceda","given":"Anders"},{"family":"Gharavi","given":"Ali G."},{"family":"Hedman","given":"Åsa K."},{"family":"Hivert","given":"Marie-France"},{"family":"Huang","given":"Jinyan"},{"family":"Kanoni","given":"Stavroula"},{"family":"Karpe","given":"Fredrik"},{"family":"Keildson","given":"Sarah"},{"family":"Kiryluk","given":"Krzysztof"},{"family":"Liang","given":"Liming"},{"family":"Lifton","given":"Richard P."},{"family":"Ma","given":"Baoshan"},{"family":"McKnight","given":"Amy J."},{"family":"McPherson","given":"Ruth"},{"family":"Metspalu","given":"Andres"},{"family":"Min","given":"Josine L."},{"family":"Moffatt","given":"Miriam F."},{"family":"Montgomery","given":"Grant W."},{"family":"Murabito","given":"Joanne M."},{"family":"Nicholson","given":"George"},{"family":"Nyholt","given":"Dale R."},{"family":"Olsson","given":"Christian"},{"family":"Perry","given":"John Rb"},{"family":"Reinmaa","given":"Eva"},{"family":"Salem","given":"Rany M."},{"family":"Sandholm","given":"Niina"},{"family":"Schadt","given":"Eric E."},{"family":"Scott","given":"Robert A."},{"family":"Stolk","given":"Lisette"},{"family":"Vallejo","given":"Edgar E."},{"family":"Westra","given":"Harm-Jan"},{"family":"Zondervan","given":"Krina T."},{"literal":"ADIPOGen Consortium"},{"literal":"CARDIOGRAMplusC4D Consortium"},{"literal":"CKDGen Consortium"},{"literal":"GEFOS Consortium"},{"literal":"GENIE Consortium"},{"literal":"GLGC"},{"literal":"ICBP"},{"literal":"International Endogene Consortium"},{"literal":"LifeLines Cohort Study"},{"literal":"MAGIC Investigators"},{"literal":"MuTHER Consortium"},{"literal":"PAGE Consortium"},{"literal":"ReproGen Consortium"},{"family":"Amouyel","given":"Philippe"},{"family":"Arveiler","given":"Dominique"},{"family":"Bakker","given":"Stephan Jl"},{"family":"Beilby","given":"John"},{"family":"Bergman","given":"Richard N."},{"family":"Blangero","given":"John"},{"family":"Brown","given":"Morris J."},{"family":"Burnier","given":"Michel"},{"family":"Campbell","given":"Harry"},{"family":"Chakravarti","given":"Aravinda"},{"family":"Chines","given":"Peter S."},{"family":"Claudi-Boehm","given":"Simone"},{"family":"Collins","given":"Francis S."},{"family":"Crawford","given":"Dana C."},{"family":"Danesh","given":"John"},{"family":"Faire","given":"Ulf","non-dropping-particle":"de"},{"family":"Geus","given":"Eco Jc","non-dropping-particle":"de"},{"family":"Dörr","given":"Marcus"},{"family":"Erbel","given":"Raimund"},{"family":"Eriksson","given":"Johan G."},{"family":"Farrall","given":"Martin"},{"family":"Ferrannini","given":"Ele"},{"family":"Ferrières","given":"Jean"},{"family":"Forouhi","given":"Nita G."},{"family":"Forrester","given":"Terrence"},{"family":"Franco","given":"Oscar H."},{"family":"Gansevoort","given":"Ron T."},{"family":"Gieger","given":"Christian"},{"family":"Gudnason","given":"Vilmundur"},{"family":"Haiman","given":"Christopher A."},{"family":"Harris","given":"Tamara B."},{"family":"Hattersley","given":"Andrew T."},{"family":"Heliövaara","given":"Markku"},{"family":"Hicks","given":"Andrew A."},{"family":"Hingorani","given":"Aroon D."},{"family":"Hoffmann","given":"Wolfgang"},{"family":"Hofman","given":"Albert"},{"family":"Homuth","given":"Georg"},{"family":"Humphries","given":"Steve E."},{"family":"Hyppönen","given":"Elina"},{"family":"Illig","given":"Thomas"},{"family":"Jarvelin","given":"Marjo-Riitta"},{"family":"Johansen","given":"Berit"},{"family":"Jousilahti","given":"Pekka"},{"family":"Jula","given":"Antti M."},{"family":"Kaprio","given":"Jaakko"},{"family":"Kee","given":"Frank"},{"family":"Keinanen-Kiukaanniemi","given":"Sirkka M."},{"family":"Kooner","given":"Jaspal S."},{"family":"Kooperberg","given":"Charles"},{"family":"Kovacs","given":"Peter"},{"family":"Kraja","given":"Aldi T."},{"family":"Kumari","given":"Meena"},{"family":"Kuulasmaa","given":"Kari"},{"family":"Kuusisto","given":"Johanna"},{"family":"Lakka","given":"Timo A."},{"family":"Langenberg","given":"Claudia"},{"family":"Le Marchand","given":"Loic"},{"family":"Lehtimäki","given":"Terho"},{"family":"Lyssenko","given":"Valeriya"},{"family":"Männistö","given":"Satu"},{"family":"Marette","given":"André"},{"family":"Matise","given":"Tara C."},{"family":"McKenzie","given":"Colin A."},{"family":"McKnight","given":"Barbara"},{"family":"Musk","given":"Arthur W."},{"family":"Möhlenkamp","given":"Stefan"},{"family":"Morris","given":"Andrew D."},{"family":"Nelis","given":"Mari"},{"family":"Ohlsson","given":"Claes"},{"family":"Oldehinkel","given":"Albertine J."},{"family":"Ong","given":"Ken K."},{"family":"Palmer","given":"Lyle J."},{"family":"Penninx","given":"Brenda W."},{"family":"Peters","given":"Annette"},{"family":"Pramstaller","given":"Peter P."},{"family":"Raitakari","given":"Olli T."},{"family":"Rankinen","given":"Tuomo"},{"family":"Rao","given":"D. C."},{"family":"Rice","given":"Treva K."},{"family":"Ridker","given":"Paul M."},{"family":"Ritchie","given":"Marylyn D."},{"family":"Rudan","given":"Igor"},{"family":"Salomaa","given":"Veikko"},{"family":"Samani","given":"Nilesh J."},{"family":"Saramies","given":"Jouko"},{"family":"Sarzynski","given":"Mark A."},{"family":"Schwarz","given":"Peter Eh"},{"family":"Shuldiner","given":"Alan R."},{"family":"Staessen","given":"Jan A."},{"family":"Steinthorsdottir","given":"Valgerdur"},{"family":"Stolk","given":"Ronald P."},{"family":"Strauch","given":"Konstantin"},{"family":"Tönjes","given":"Anke"},{"family":"Tremblay","given":"Angelo"},{"family":"Tremoli","given":"Elena"},{"family":"Vohl","given":"Marie-Claude"},{"family":"Völker","given":"Uwe"},{"family":"Vollenweider","given":"Peter"},{"family":"Wilson","given":"James F."},{"family":"Witteman","given":"Jacqueline C."},{"family":"Adair","given":"Linda S."},{"family":"Bochud","given":"Murielle"},{"family":"Boehm","given":"Bernhard O."},{"family":"Bornstein","given":"Stefan R."},{"family":"Bouchard","given":"Claude"},{"family":"Cauchi","given":"Stéphane"},{"family":"Caulfield","given":"Mark J."},{"family":"Chambers","given":"John C."},{"family":"Chasman","given":"Daniel I."},{"family":"Cooper","given":"Richard S."},{"family":"Dedoussis","given":"George"},{"family":"Ferrucci","given":"Luigi"},{"family":"Froguel","given":"Philippe"},{"family":"Grabe","given":"Hans-Jörgen"},{"family":"Hamsten","given":"Anders"},{"family":"Hui","given":"Jennie"},{"family":"Hveem","given":"Kristian"},{"family":"Jöckel","given":"Karl-Heinz"},{"family":"Kivimaki","given":"Mika"},{"family":"Kuh","given":"Diana"},{"family":"Laakso","given":"Markku"},{"family":"Liu","given":"Yongmei"},{"family":"März","given":"Winfried"},{"family":"Munroe","given":"Patricia B."},{"family":"Njølstad","given":"Inger"},{"family":"Oostra","given":"Ben A."},{"family":"Palmer","given":"Colin Na"},{"family":"Pedersen","given":"Nancy L."},{"family":"Perola","given":"Markus"},{"family":"Pérusse","given":"Louis"},{"family":"Peters","given":"Ulrike"},{"family":"Power","given":"Chris"},{"family":"Quertermous","given":"Thomas"},{"family":"Rauramaa","given":"Rainer"},{"family":"Rivadeneira","given":"Fernando"},{"family":"Saaristo","given":"Timo E."},{"family":"Saleheen","given":"Danish"},{"family":"Sinisalo","given":"Juha"},{"family":"Slagboom","given":"P. Eline"},{"family":"Snieder","given":"Harold"},{"family":"Spector","given":"Tim D."},{"family":"Stefansson","given":"Kari"},{"family":"Stumvoll","given":"Michael"},{"family":"Tuomilehto","given":"Jaakko"},{"family":"Uitterlinden","given":"André G."},{"family":"Uusitupa","given":"Matti"},{"family":"Harst","given":"Pim","non-dropping-particle":"van der"},{"family":"Veronesi","given":"Giovanni"},{"family":"Walker","given":"Mark"},{"family":"Wareham","given":"Nicholas J."},{"family":"Watkins","given":"Hugh"},{"family":"Wichmann","given":"H.-Erich"},{"family":"Abecasis","given":"Goncalo R."},{"family":"Assimes","given":"Themistocles L."},{"family":"Berndt","given":"Sonja I."},{"family":"Boehnke","given":"Michael"},{"family":"Borecki","given":"Ingrid B."},{"family":"Deloukas","given":"Panos"},{"family":"Franke","given":"Lude"},{"family":"Frayling","given":"Timothy M."},{"family":"Groop","given":"Leif C."},{"family":"Hunter","given":"David J."},{"family":"Kaplan","given":"Robert C."},{"family":"O'Connell","given":"Jeffrey R."},{"family":"Qi","given":"Lu"},{"family":"Schlessinger","given":"David"},{"family":"Strachan","given":"David P."},{"family":"Thorsteinsdottir","given":"Unnur"},{"family":"Duijn","given":"Cornelia M.","non-dropping-particle":"van"},{"family":"Willer","given":"Cristen J."},{"family":"Visscher","given":"Peter M."},{"family":"Yang","given":"Jian"},{"family":"Hirschhorn","given":"Joel N."},{"family":"Zillikens","given":"M. Carola"},{"family":"McCarthy","given":"Mark I."},{"family":"Speliotes","given":"Elizabeth K."},{"family":"North","given":"Kari E."},{"family":"Fox","given":"Caroline S."},{"family":"Barroso","given":"Inês"},{"family":"Franks","given":"Paul W."},{"family":"Ingelsson","given":"Erik"},{"family":"Heid","given":"Iris M."},{"family":"Loos","given":"Ruth Jf"},{"family":"Cupples","given":"L. Adrienne"},{"family":"Morris","given":"Andrew P."},{"family":"Lindgren","given":"Cecilia M."},{"family":"Mohlke","given":"Karen L."}],"issued":{"date-parts":[["2015",2,12]]}}}],"schema":"https://github.com/citation-style-language/schema/raw/master/csl-citation.json"} </w:instrText>
            </w:r>
            <w:r w:rsidR="00A605E2" w:rsidRPr="00164128">
              <w:fldChar w:fldCharType="separate"/>
            </w:r>
            <w:r w:rsidR="00A605E2" w:rsidRPr="00164128">
              <w:rPr>
                <w:rFonts w:ascii="Calibri Light" w:hAnsi="Calibri Light"/>
              </w:rPr>
              <w:t>[4]</w:t>
            </w:r>
            <w:r w:rsidR="00A605E2" w:rsidRPr="00164128">
              <w:fldChar w:fldCharType="end"/>
            </w:r>
          </w:p>
        </w:tc>
        <w:tc>
          <w:tcPr>
            <w:tcW w:w="746" w:type="pct"/>
            <w:vAlign w:val="center"/>
          </w:tcPr>
          <w:p w14:paraId="4BC8628B" w14:textId="358A23D4" w:rsidR="0051667D" w:rsidRPr="00164128" w:rsidRDefault="0051667D" w:rsidP="00264A93">
            <w:r w:rsidRPr="00164128">
              <w:t>GIANT</w:t>
            </w:r>
          </w:p>
        </w:tc>
        <w:tc>
          <w:tcPr>
            <w:tcW w:w="542" w:type="pct"/>
            <w:vAlign w:val="center"/>
          </w:tcPr>
          <w:p w14:paraId="617952D3" w14:textId="0F8D5ACE" w:rsidR="0051667D" w:rsidRPr="00164128" w:rsidRDefault="0051667D" w:rsidP="00264A93">
            <w:pPr>
              <w:rPr>
                <w:shd w:val="clear" w:color="auto" w:fill="FFFFFF"/>
              </w:rPr>
            </w:pPr>
            <w:r w:rsidRPr="00164128">
              <w:rPr>
                <w:shd w:val="clear" w:color="auto" w:fill="FFFFFF"/>
              </w:rPr>
              <w:t>210082</w:t>
            </w:r>
          </w:p>
        </w:tc>
        <w:tc>
          <w:tcPr>
            <w:tcW w:w="610" w:type="pct"/>
            <w:vAlign w:val="center"/>
          </w:tcPr>
          <w:p w14:paraId="066B4AD0" w14:textId="3CE13BB2" w:rsidR="0051667D" w:rsidRPr="00164128" w:rsidRDefault="0051667D" w:rsidP="00264A93">
            <w:r w:rsidRPr="00164128">
              <w:t>European</w:t>
            </w:r>
          </w:p>
        </w:tc>
        <w:tc>
          <w:tcPr>
            <w:tcW w:w="664" w:type="pct"/>
            <w:vAlign w:val="center"/>
          </w:tcPr>
          <w:p w14:paraId="5D21BF17" w14:textId="27BBF19C" w:rsidR="0051667D" w:rsidRPr="00164128" w:rsidRDefault="0051667D" w:rsidP="00264A93">
            <w:r w:rsidRPr="00164128">
              <w:t>Males and females</w:t>
            </w:r>
          </w:p>
        </w:tc>
      </w:tr>
      <w:tr w:rsidR="00164128" w:rsidRPr="00164128" w14:paraId="71EBC43C" w14:textId="77777777" w:rsidTr="00164128">
        <w:tc>
          <w:tcPr>
            <w:tcW w:w="338" w:type="pct"/>
            <w:vAlign w:val="center"/>
          </w:tcPr>
          <w:p w14:paraId="18B178E1" w14:textId="2BA5D51C" w:rsidR="0051667D" w:rsidRPr="00164128" w:rsidRDefault="0051667D" w:rsidP="00264A93">
            <w:r w:rsidRPr="00164128">
              <w:t>999</w:t>
            </w:r>
          </w:p>
        </w:tc>
        <w:tc>
          <w:tcPr>
            <w:tcW w:w="1083" w:type="pct"/>
            <w:vAlign w:val="center"/>
          </w:tcPr>
          <w:p w14:paraId="6B772022" w14:textId="13ED5290" w:rsidR="0051667D" w:rsidRPr="00164128" w:rsidRDefault="0051667D" w:rsidP="00264A93">
            <w:r w:rsidRPr="00164128">
              <w:t>Body fat</w:t>
            </w:r>
          </w:p>
        </w:tc>
        <w:tc>
          <w:tcPr>
            <w:tcW w:w="1017" w:type="pct"/>
            <w:vAlign w:val="center"/>
          </w:tcPr>
          <w:p w14:paraId="5418B4BB" w14:textId="62426A6C" w:rsidR="0051667D" w:rsidRPr="00164128" w:rsidRDefault="0051667D" w:rsidP="00264A93">
            <w:r w:rsidRPr="00164128">
              <w:t>Lu (2016)</w:t>
            </w:r>
            <w:r w:rsidR="00A605E2" w:rsidRPr="00164128">
              <w:t xml:space="preserve"> </w:t>
            </w:r>
            <w:r w:rsidR="00A605E2" w:rsidRPr="00164128">
              <w:fldChar w:fldCharType="begin"/>
            </w:r>
            <w:r w:rsidR="00A605E2" w:rsidRPr="00164128">
              <w:instrText xml:space="preserve"> ADDIN ZOTERO_ITEM CSL_CITATION {"citationID":"a1qq6cag409","properties":{"formattedCitation":"[5]","plainCitation":"[5]"},"citationItems":[{"id":2425,"uris":["http://zotero.org/users/2782891/items/KXXDSPCL"],"uri":["http://zotero.org/users/2782891/items/KXXDSPCL"],"itemData":{"id":2425,"type":"article-journal","title":"New loci for body fat percentage reveal link between adiposity and cardiometabolic disease risk","container-title":"Nature Communications","page":"10495","volume":"7","source":"www.nature.com","abstract":"To increase our understanding of the genetic basis of adiposity and its links to cardiometabolic disease risk, we conducted a genome-wide association meta-analysis of body fat percentage (BF%) in up to 100,716 individuals. Twelve loci reached genome-wide significance (P&lt;5 × 10−8), of which eight were previously associated with increased overall adiposity (BMI, BF%) and four (in or near COBLL1/GRB14, IGF2BP1, PLA2G6, CRTC1) were novel associations with BF%. Seven loci showed a larger effect on BF% than on BMI, suggestive of a primary association with adiposity, while five loci showed larger effects on BMI than on BF%, suggesting association with both fat and lean mass. In particular, the loci more strongly associated with BF% showed distinct cross-phenotype association signatures with a range of cardiometabolic traits revealing new insights in the link between adiposity and disease risk.","DOI":"10.1038/ncomms10495","ISSN":"2041-1723","language":"en","author":[{"family":"Lu","given":"Yingchang"},{"family":"Day","given":"Felix R."},{"family":"Gustafsson","given":"Stefan"},{"family":"Buchkovich","given":"Martin L."},{"family":"Na","given":"Jianbo"},{"family":"Bataille","given":"Veronique"},{"family":"Cousminer","given":"Diana L."},{"family":"Dastani","given":"Zari"},{"family":"Drong","given":"Alexander W."},{"family":"Esko","given":"Tõnu"},{"family":"Evans","given":"David M."},{"family":"Falchi","given":"Mario"},{"family":"Feitosa","given":"Mary F."},{"family":"Ferreira","given":"Teresa"},{"family":"Hedman","given":"Åsa K."},{"family":"Haring","given":"Robin"},{"family":"Hysi","given":"Pirro G."},{"family":"Iles","given":"Mark M."},{"family":"Justice","given":"Anne E."},{"family":"Kanoni","given":"Stavroula"},{"family":"Lagou","given":"Vasiliki"},{"family":"Li","given":"Rui"},{"family":"Li","given":"Xin"},{"family":"Locke","given":"Adam"},{"family":"Lu","given":"Chen"},{"family":"Mägi","given":"Reedik"},{"family":"Perry","given":"John R. B."},{"family":"Pers","given":"Tune H."},{"family":"Qi","given":"Qibin"},{"family":"Sanna","given":"Marianna"},{"family":"Schmidt","given":"Ellen M."},{"family":"Scott","given":"William R."},{"family":"Shungin","given":"Dmitry"},{"family":"Teumer","given":"Alexander"},{"family":"Vinkhuyzen","given":"Anna A. E."},{"family":"Walker","given":"Ryan W."},{"family":"Westra","given":"Harm-Jan"},{"family":"Zhang","given":"Mingfeng"},{"family":"Zhang","given":"Weihua"},{"family":"Zhao","given":"Jing Hua"},{"family":"Zhu","given":"Zhihong"},{"family":"Afzal","given":"Uzma"},{"family":"Ahluwalia","given":"Tarunveer Singh"},{"family":"Bakker","given":"Stephan J. L."},{"family":"Bellis","given":"Claire"},{"family":"Bonnefond","given":"Amélie"},{"family":"Borodulin","given":"Katja"},{"family":"Buchman","given":"Aron S."},{"family":"Cederholm","given":"Tommy"},{"family":"Choh","given":"Audrey C."},{"family":"Choi","given":"Hyung Jin"},{"family":"Curran","given":"Joanne E."},{"family":"Groot","given":"Lisette C. P. G. M.","dropping-particle":"de"},{"family":"Jager","given":"Philip L. De"},{"family":"Dhonukshe-Rutten","given":"Rosalie A. M."},{"family":"Enneman","given":"Anke W."},{"family":"Eury","given":"Elodie"},{"family":"Evans","given":"Daniel S."},{"family":"Forsen","given":"Tom"},{"family":"Friedrich","given":"Nele"},{"family":"Fumeron","given":"Frédéric"},{"family":"Garcia","given":"Melissa E."},{"family":"Gärtner","given":"Simone"},{"family":"Han","given":"Bok-Ghee"},{"family":"Havulinna","given":"Aki S."},{"family":"Hayward","given":"Caroline"},{"family":"Hernandez","given":"Dena"},{"family":"Hillege","given":"Hans"},{"family":"Ittermann","given":"Till"},{"family":"Kent","given":"Jack W."},{"family":"Kolcic","given":"Ivana"},{"family":"Laatikainen","given":"Tiina"},{"family":"Lahti","given":"Jari"},{"family":"Leach","given":"Irene Mateo"},{"family":"Lee","given":"Christine G."},{"family":"Lee","given":"Jong-Young"},{"family":"Liu","given":"Tian"},{"family":"Liu","given":"Youfang"},{"family":"Lobbens","given":"Stéphane"},{"family":"Loh","given":"Marie"},{"family":"Lyytikäinen","given":"Leo-Pekka"},{"family":"Medina-Gomez","given":"Carolina"},{"family":"Michaëlsson","given":"Karl"},{"family":"Nalls","given":"Mike A."},{"family":"Nielson","given":"Carrie M."},{"family":"Oozageer","given":"Laticia"},{"family":"Pascoe","given":"Laura"},{"family":"Paternoster","given":"Lavinia"},{"family":"Polašek","given":"Ozren"},{"family":"Ripatti","given":"Samuli"},{"family":"Sarzynski","given":"Mark A."},{"family":"Shin","given":"Chan Soo"},{"family":"Narančić","given":"Nina Smolej"},{"family":"Spira","given":"Dominik"},{"family":"Srikanth","given":"Priya"},{"family":"Steinhagen-Thiessen","given":"Elisabeth"},{"family":"Sung","given":"Yun Ju"},{"family":"Swart","given":"Karin M. A."},{"family":"Taittonen","given":"Leena"},{"family":"Tanaka","given":"Toshiko"},{"family":"Tikkanen","given":"Emmi"},{"family":"Velde","given":"Nathalie","dropping-particle":"van der"},{"family":"Schoor","given":"Natasja M.","dropping-particle":"van"},{"family":"Verweij","given":"Niek"},{"family":"Wright","given":"Alan F."},{"family":"Yu","given":"Lei"},{"family":"Zmuda","given":"Joseph M."},{"family":"Eklund","given":"Niina"},{"family":"Forrester","given":"Terrence"},{"family":"Grarup","given":"Niels"},{"family":"Jackson","given":"Anne U."},{"family":"Kristiansson","given":"Kati"},{"family":"Kuulasmaa","given":"Teemu"},{"family":"Kuusisto","given":"Johanna"},{"family":"Lichtner","given":"Peter"},{"family":"Luan","given":"Jian'an"},{"family":"Mahajan","given":"Anubha"},{"family":"Männistö","given":"Satu"},{"family":"Palmer","given":"Cameron D."},{"family":"Ried","given":"Janina S."},{"family":"Scott","given":"Robert A."},{"family":"Stancáková","given":"Alena"},{"family":"Wagner","given":"Peter J."},{"family":"Demirkan","given":"Ayse"},{"family":"Döring","given":"Angela"},{"family":"Gudnason","given":"Vilmundur"},{"family":"Kiel","given":"Douglas P."},{"family":"Kühnel","given":"Brigitte"},{"family":"Mangino","given":"Massimo"},{"family":"Mcknight","given":"Barbara"},{"family":"Menni","given":"Cristina"},{"family":"O'Connell","given":"Jeffrey R."},{"family":"Oostra","given":"Ben A."},{"family":"Shuldiner","given":"Alan R."},{"family":"Song","given":"Kijoung"},{"family":"Vandenput","given":"Liesbeth"},{"family":"Duijn","given":"Cornelia M.","dropping-particle":"van"},{"family":"Vollenweider","given":"Peter"},{"family":"White","given":"Charles C."},{"family":"Boehnke","given":"Michael"},{"family":"Boettcher","given":"Yvonne"},{"family":"Cooper","given":"Richard S."},{"family":"Forouhi","given":"Nita G."},{"family":"Gieger","given":"Christian"},{"family":"Grallert","given":"Harald"},{"family":"Hingorani","given":"Aroon"},{"family":"Jørgensen","given":"Torben"},{"family":"Jousilahti","given":"Pekka"},{"family":"Kivimaki","given":"Mika"},{"family":"Kumari","given":"Meena"},{"family":"Laakso","given":"Markku"},{"family":"Langenberg","given":"Claudia"},{"family":"Linneberg","given":"Allan"},{"family":"Luke","given":"Amy"},{"family":"Mckenzie","given":"Colin A."},{"family":"Palotie","given":"Aarno"},{"family":"Pedersen","given":"Oluf"},{"family":"Peters","given":"Annette"},{"family":"Strauch","given":"Konstantin"},{"family":"Tayo","given":"Bamidele O."},{"family":"Wareham","given":"Nicholas J."},{"family":"Bennett","given":"David A."},{"family":"Bertram","given":"Lars"},{"family":"Blangero","given":"John"},{"family":"Blüher","given":"Matthias"},{"family":"Bouchard","given":"Claude"},{"family":"Campbell","given":"Harry"},{"family":"Cho","given":"Nam H."},{"family":"Cummings","given":"Steven R."},{"family":"Czerwinski","given":"Stefan A."},{"family":"Demuth","given":"Ilja"},{"family":"Eckardt","given":"Rahel"},{"family":"Eriksson","given":"Johan G."},{"family":"Ferrucci","given":"Luigi"},{"family":"Franco","given":"Oscar H."},{"family":"Froguel","given":"Philippe"},{"family":"Gansevoort","given":"Ron T."},{"family":"Hansen","given":"Torben"},{"family":"Harris","given":"Tamara B."},{"family":"Hastie","given":"Nicholas"},{"family":"Heliövaara","given":"Markku"},{"family":"Hofman","given":"Albert"},{"family":"Jordan","given":"Joanne M."},{"family":"Jula","given":"Antti"},{"family":"Kähönen","given":"Mika"},{"family":"Kajantie","given":"Eero"},{"family":"Knekt","given":"Paul B."},{"family":"Koskinen","given":"Seppo"},{"family":"Kovacs","given":"Peter"},{"family":"Lehtimäki","given":"Terho"},{"family":"Lind","given":"Lars"},{"family":"Liu","given":"Yongmei"},{"family":"Orwoll","given":"Eric S."},{"family":"Osmond","given":"Clive"},{"family":"Perola","given":"Markus"},{"family":"Pérusse","given":"Louis"},{"family":"Raitakari","given":"Olli T."},{"family":"Rankinen","given":"Tuomo"},{"family":"Rao","given":"D. C."},{"family":"Rice","given":"Treva K."},{"family":"Rivadeneira","given":"Fernando"},{"family":"Rudan","given":"Igor"},{"family":"Salomaa","given":"Veikko"},{"family":"Sørensen","given":"Thorkild I. A."},{"family":"Stumvoll","given":"Michael"},{"family":"Tönjes","given":"Anke"},{"family":"Towne","given":"Bradford"},{"family":"Tranah","given":"Gregory J."},{"family":"Tremblay","given":"Angelo"},{"family":"Uitterlinden","given":"André G."},{"family":"Harst","given":"Pim","dropping-particle":"van der"},{"family":"Vartiainen","given":"Erkki"},{"family":"Viikari","given":"Jorma S."},{"family":"Vitart","given":"Veronique"},{"family":"Vohl","given":"Marie-Claude"},{"family":"Völzke","given":"Henry"},{"family":"Walker","given":"Mark"},{"family":"Wallaschofski","given":"Henri"},{"family":"Wild","given":"Sarah"},{"family":"Wilson","given":"James F."},{"family":"Yengo","given":"Loïc"},{"family":"Bishop","given":"D. Timothy"},{"family":"Borecki","given":"Ingrid B."},{"family":"Chambers","given":"John C."},{"family":"Cupples","given":"L. Adrienne"},{"family":"Dehghan","given":"Abbas"},{"family":"Deloukas","given":"Panos"},{"family":"Fatemifar","given":"Ghazaleh"},{"family":"Fox","given":"Caroline"},{"family":"Furey","given":"Terrence S."},{"family":"Franke","given":"Lude"},{"family":"Han","given":"Jiali"},{"family":"Hunter","given":"David J."},{"family":"Karjalainen","given":"Juha"},{"family":"Karpe","given":"Fredrik"},{"family":"Kaplan","given":"Robert C."},{"family":"Kooner","given":"Jaspal S."},{"family":"McCarthy","given":"Mark I."},{"family":"Murabito","given":"Joanne M."},{"family":"Morris","given":"Andrew P."},{"family":"Bishop","given":"Julia A. N."},{"family":"North","given":"Kari E."},{"family":"Ohlsson","given":"Claes"},{"family":"Ong","given":"Ken K."},{"family":"Prokopenko","given":"Inga"},{"family":"Richards","given":"J. Brent"},{"family":"Schadt","given":"Eric E."},{"family":"Spector","given":"Tim D."},{"family":"Widén","given":"Elisabeth"},{"family":"Willer","given":"Cristen J."},{"family":"Yang","given":"Jian"},{"family":"Ingelsson","given":"Erik"},{"family":"Mohlke","given":"Karen L."},{"family":"Hirschhorn","given":"Joel N."},{"family":"Pospisilik","given":"John Andrew"},{"family":"Zillikens","given":"M. Carola"},{"family":"Lindgren","given":"Cecilia"},{"family":"Kilpeläinen","given":"Tuomas Oskari"},{"family":"Loos","given":"Ruth J. F."}],"issued":{"date-parts":[["2016",2,1]]}}}],"schema":"https://github.com/citation-style-language/schema/raw/master/csl-citation.json"} </w:instrText>
            </w:r>
            <w:r w:rsidR="00A605E2" w:rsidRPr="00164128">
              <w:fldChar w:fldCharType="separate"/>
            </w:r>
            <w:r w:rsidR="00A605E2" w:rsidRPr="00164128">
              <w:rPr>
                <w:rFonts w:ascii="Calibri Light" w:hAnsi="Calibri Light"/>
              </w:rPr>
              <w:t>[5]</w:t>
            </w:r>
            <w:r w:rsidR="00A605E2" w:rsidRPr="00164128">
              <w:fldChar w:fldCharType="end"/>
            </w:r>
          </w:p>
        </w:tc>
        <w:tc>
          <w:tcPr>
            <w:tcW w:w="746" w:type="pct"/>
            <w:vAlign w:val="center"/>
          </w:tcPr>
          <w:p w14:paraId="52DA57DA" w14:textId="19DF57D4" w:rsidR="0051667D" w:rsidRPr="00164128" w:rsidRDefault="0051667D" w:rsidP="00264A93">
            <w:r w:rsidRPr="00164128">
              <w:t>-</w:t>
            </w:r>
          </w:p>
        </w:tc>
        <w:tc>
          <w:tcPr>
            <w:tcW w:w="542" w:type="pct"/>
            <w:vAlign w:val="center"/>
          </w:tcPr>
          <w:p w14:paraId="1D6931F2" w14:textId="28391D15" w:rsidR="0051667D" w:rsidRPr="00164128" w:rsidRDefault="0051667D" w:rsidP="00264A93">
            <w:pPr>
              <w:rPr>
                <w:shd w:val="clear" w:color="auto" w:fill="FFFFFF"/>
              </w:rPr>
            </w:pPr>
            <w:r w:rsidRPr="00164128">
              <w:rPr>
                <w:shd w:val="clear" w:color="auto" w:fill="FFFFFF"/>
              </w:rPr>
              <w:t>3228665</w:t>
            </w:r>
          </w:p>
        </w:tc>
        <w:tc>
          <w:tcPr>
            <w:tcW w:w="610" w:type="pct"/>
            <w:vAlign w:val="center"/>
          </w:tcPr>
          <w:p w14:paraId="67ADCC08" w14:textId="321D89E5" w:rsidR="0051667D" w:rsidRPr="00164128" w:rsidRDefault="0051667D" w:rsidP="00264A93">
            <w:r w:rsidRPr="00164128">
              <w:t>89% European</w:t>
            </w:r>
          </w:p>
        </w:tc>
        <w:tc>
          <w:tcPr>
            <w:tcW w:w="664" w:type="pct"/>
            <w:vAlign w:val="center"/>
          </w:tcPr>
          <w:p w14:paraId="117934D0" w14:textId="323FD2CF" w:rsidR="0051667D" w:rsidRPr="00164128" w:rsidRDefault="0051667D" w:rsidP="00264A93">
            <w:r w:rsidRPr="00164128">
              <w:t>Males and females</w:t>
            </w:r>
          </w:p>
        </w:tc>
      </w:tr>
      <w:tr w:rsidR="00164128" w:rsidRPr="00164128" w14:paraId="0F3DC149" w14:textId="77777777" w:rsidTr="00164128">
        <w:tc>
          <w:tcPr>
            <w:tcW w:w="338" w:type="pct"/>
            <w:vAlign w:val="center"/>
          </w:tcPr>
          <w:p w14:paraId="21EC8C9D" w14:textId="0FBB524D" w:rsidR="0051667D" w:rsidRPr="00164128" w:rsidRDefault="0051667D" w:rsidP="00264A93">
            <w:r w:rsidRPr="00164128">
              <w:t>299</w:t>
            </w:r>
          </w:p>
        </w:tc>
        <w:tc>
          <w:tcPr>
            <w:tcW w:w="1083" w:type="pct"/>
            <w:vAlign w:val="center"/>
          </w:tcPr>
          <w:p w14:paraId="0ADB214E" w14:textId="15069D8C" w:rsidR="0051667D" w:rsidRPr="00164128" w:rsidRDefault="0051667D" w:rsidP="00264A93">
            <w:r w:rsidRPr="00164128">
              <w:t>HDL cholesterol</w:t>
            </w:r>
          </w:p>
        </w:tc>
        <w:tc>
          <w:tcPr>
            <w:tcW w:w="1017" w:type="pct"/>
            <w:vAlign w:val="center"/>
          </w:tcPr>
          <w:p w14:paraId="13995EA4" w14:textId="488A4DEB" w:rsidR="0051667D" w:rsidRPr="00164128" w:rsidRDefault="0051667D" w:rsidP="00264A93">
            <w:proofErr w:type="spellStart"/>
            <w:r w:rsidRPr="00164128">
              <w:t>Willer</w:t>
            </w:r>
            <w:proofErr w:type="spellEnd"/>
            <w:r w:rsidRPr="00164128">
              <w:t xml:space="preserve"> (2013)</w:t>
            </w:r>
            <w:r w:rsidR="00A605E2" w:rsidRPr="00164128">
              <w:t xml:space="preserve"> </w:t>
            </w:r>
            <w:r w:rsidR="00A605E2" w:rsidRPr="00164128">
              <w:fldChar w:fldCharType="begin"/>
            </w:r>
            <w:r w:rsidR="00A605E2" w:rsidRPr="00164128">
              <w:instrText xml:space="preserve"> ADDIN ZOTERO_ITEM CSL_CITATION {"citationID":"a2aqo5m2u66","properties":{"formattedCitation":"[6]","plainCitation":"[6]"},"citationItems":[{"id":2428,"uris":["http://zotero.org/users/2782891/items/BVZL6K2R"],"uri":["http://zotero.org/users/2782891/items/BVZL6K2R"],"itemData":{"id":2428,"type":"article-journal","title":"Discovery and refinement of loci associated with lipid levels","container-title":"Nature Genetics","page":"1274-1283","volume":"45","issue":"11","source":"PubMed","abstract":"Levels of low-density lipoprotein (LDL) cholesterol, high-density lipoprotein (HDL) cholesterol, triglycerides and total cholesterol are heritable, modifiable risk factors for coronary artery disease. To identify new loci and refine known loci influencing these lipids, we examined 188,577 individuals using genome-wide and custom genotyping arrays. We identify and annotate 157 loci associated with lipid levels at P &lt; 5 × 10(-8), including 62 loci not previously associated with lipid levels in humans. Using dense genotyping in individuals of European, East Asian, South Asian and African ancestry, we narrow association signals in 12 loci. We find that loci associated with blood lipid levels are often associated with cardiovascular and metabolic traits, including coronary artery disease, type 2 diabetes, blood pressure, waist-hip ratio and body mass index. Our results demonstrate the value of using genetic data from individuals of diverse ancestry and provide insights into the biological mechanisms regulating blood lipids to guide future genetic, biological and therapeutic research.","DOI":"10.1038/ng.2797","ISSN":"1546-1718","note":"PMID: 24097068\nPMCID: PMC3838666","journalAbbreviation":"Nat. Genet.","language":"eng","author":[{"family":"Willer","given":"Cristen J."},{"family":"Schmidt","given":"Ellen M."},{"family":"Sengupta","given":"Sebanti"},{"family":"Peloso","given":"Gina M."},{"family":"Gustafsson","given":"Stefan"},{"family":"Kanoni","given":"Stavroula"},{"family":"Ganna","given":"Andrea"},{"family":"Chen","given":"Jin"},{"family":"Buchkovich","given":"Martin L."},{"family":"Mora","given":"Samia"},{"family":"Beckmann","given":"Jacques S."},{"family":"Bragg-Gresham","given":"Jennifer L."},{"family":"Chang","given":"Hsing-Yi"},{"family":"Demirkan","given":"Ayşe"},{"family":"Den Hertog","given":"Heleen M."},{"family":"Do","given":"Ron"},{"family":"Donnelly","given":"Louise A."},{"family":"Ehret","given":"Georg B."},{"family":"Esko","given":"Tõnu"},{"family":"Feitosa","given":"Mary F."},{"family":"Ferreira","given":"Teresa"},{"family":"Fischer","given":"Krista"},{"family":"Fontanillas","given":"Pierre"},{"family":"Fraser","given":"Ross M."},{"family":"Freitag","given":"Daniel F."},{"family":"Gurdasani","given":"Deepti"},{"family":"Heikkilä","given":"Kauko"},{"family":"Hyppönen","given":"Elina"},{"family":"Isaacs","given":"Aaron"},{"family":"Jackson","given":"Anne U."},{"family":"Johansson","given":"Åsa"},{"family":"Johnson","given":"Toby"},{"family":"Kaakinen","given":"Marika"},{"family":"Kettunen","given":"Johannes"},{"family":"Kleber","given":"Marcus E."},{"family":"Li","given":"Xiaohui"},{"family":"Luan","given":"Jian'an"},{"family":"Lyytikäinen","given":"Leo-Pekka"},{"family":"Magnusson","given":"Patrik K. E."},{"family":"Mangino","given":"Massimo"},{"family":"Mihailov","given":"Evelin"},{"family":"Montasser","given":"May E."},{"family":"Müller-Nurasyid","given":"Martina"},{"family":"Nolte","given":"Ilja M."},{"family":"O'Connell","given":"Jeffrey R."},{"family":"Palmer","given":"Cameron D."},{"family":"Perola","given":"Markus"},{"family":"Petersen","given":"Ann-Kristin"},{"family":"Sanna","given":"Serena"},{"family":"Saxena","given":"Richa"},{"family":"Service","given":"Susan K."},{"family":"Shah","given":"Sonia"},{"family":"Shungin","given":"Dmitry"},{"family":"Sidore","given":"Carlo"},{"family":"Song","given":"Ci"},{"family":"Strawbridge","given":"Rona J."},{"family":"Surakka","given":"Ida"},{"family":"Tanaka","given":"Toshiko"},{"family":"Teslovich","given":"Tanya M."},{"family":"Thorleifsson","given":"Gudmar"},{"family":"Van den Herik","given":"Evita G."},{"family":"Voight","given":"Benjamin F."},{"family":"Volcik","given":"Kelly A."},{"family":"Waite","given":"Lindsay L."},{"family":"Wong","given":"Andrew"},{"family":"Wu","given":"Ying"},{"family":"Zhang","given":"Weihua"},{"family":"Absher","given":"Devin"},{"family":"Asiki","given":"Gershim"},{"family":"Barroso","given":"Inês"},{"family":"Been","given":"Latonya F."},{"family":"Bolton","given":"Jennifer L."},{"family":"Bonnycastle","given":"Lori L."},{"family":"Brambilla","given":"Paolo"},{"family":"Burnett","given":"Mary S."},{"family":"Cesana","given":"Giancarlo"},{"family":"Dimitriou","given":"Maria"},{"family":"Doney","given":"Alex S. F."},{"family":"Döring","given":"Angela"},{"family":"Elliott","given":"Paul"},{"family":"Epstein","given":"Stephen E."},{"family":"Ingi Eyjolfsson","given":"Gudmundur"},{"family":"Gigante","given":"Bruna"},{"family":"Goodarzi","given":"Mark O."},{"family":"Grallert","given":"Harald"},{"family":"Gravito","given":"Martha L."},{"family":"Groves","given":"Christopher J."},{"family":"Hallmans","given":"Göran"},{"family":"Hartikainen","given":"Anna-Liisa"},{"family":"Hayward","given":"Caroline"},{"family":"Hernandez","given":"Dena"},{"family":"Hicks","given":"Andrew A."},{"family":"Holm","given":"Hilma"},{"family":"Hung","given":"Yi-Jen"},{"family":"Illig","given":"Thomas"},{"family":"Jones","given":"Michelle R."},{"family":"Kaleebu","given":"Pontiano"},{"family":"Kastelein","given":"John J. P."},{"family":"Khaw","given":"Kay-Tee"},{"family":"Kim","given":"Eric"},{"family":"Klopp","given":"Norman"},{"family":"Komulainen","given":"Pirjo"},{"family":"Kumari","given":"Meena"},{"family":"Langenberg","given":"Claudia"},{"family":"Lehtimäki","given":"Terho"},{"family":"Lin","given":"Shih-Yi"},{"family":"Lindström","given":"Jaana"},{"family":"Loos","given":"Ruth J. F."},{"family":"Mach","given":"François"},{"family":"McArdle","given":"Wendy L."},{"family":"Meisinger","given":"Christa"},{"family":"Mitchell","given":"Braxton D."},{"family":"Müller","given":"Gabrielle"},{"family":"Nagaraja","given":"Ramaiah"},{"family":"Narisu","given":"Narisu"},{"family":"Nieminen","given":"Tuomo V. M."},{"family":"Nsubuga","given":"Rebecca N."},{"family":"Olafsson","given":"Isleifur"},{"family":"Ong","given":"Ken K."},{"family":"Palotie","given":"Aarno"},{"family":"Papamarkou","given":"Theodore"},{"family":"Pomilla","given":"Cristina"},{"family":"Pouta","given":"Anneli"},{"family":"Rader","given":"Daniel J."},{"family":"Reilly","given":"Muredach P."},{"family":"Ridker","given":"Paul M."},{"family":"Rivadeneira","given":"Fernando"},{"family":"Rudan","given":"Igor"},{"family":"Ruokonen","given":"Aimo"},{"family":"Samani","given":"Nilesh"},{"family":"Scharnagl","given":"Hubert"},{"family":"Seeley","given":"Janet"},{"family":"Silander","given":"Kaisa"},{"family":"Stančáková","given":"Alena"},{"family":"Stirrups","given":"Kathleen"},{"family":"Swift","given":"Amy J."},{"family":"Tiret","given":"Laurence"},{"family":"Uitterlinden","given":"Andre G."},{"family":"Pelt","given":"L. Joost","non-dropping-particle":"van"},{"family":"Vedantam","given":"Sailaja"},{"family":"Wainwright","given":"Nicholas"},{"family":"Wijmenga","given":"Cisca"},{"family":"Wild","given":"Sarah H."},{"family":"Willemsen","given":"Gonneke"},{"family":"Wilsgaard","given":"Tom"},{"family":"Wilson","given":"James F."},{"family":"Young","given":"Elizabeth H."},{"family":"Zhao","given":"Jing Hua"},{"family":"Adair","given":"Linda S."},{"family":"Arveiler","given":"Dominique"},{"family":"Assimes","given":"Themistocles L."},{"family":"Bandinelli","given":"Stefania"},{"family":"Bennett","given":"Franklyn"},{"family":"Bochud","given":"Murielle"},{"family":"Boehm","given":"Bernhard O."},{"family":"Boomsma","given":"Dorret I."},{"family":"Borecki","given":"Ingrid B."},{"family":"Bornstein","given":"Stefan R."},{"family":"Bovet","given":"Pascal"},{"family":"Burnier","given":"Michel"},{"family":"Campbell","given":"Harry"},{"family":"Chakravarti","given":"Aravinda"},{"family":"Chambers","given":"John C."},{"family":"Chen","given":"Yii-Der Ida"},{"family":"Collins","given":"Francis S."},{"family":"Cooper","given":"Richard S."},{"family":"Danesh","given":"John"},{"family":"Dedoussis","given":"George"},{"family":"Faire","given":"Ulf","non-dropping-particle":"de"},{"family":"Feranil","given":"Alan B."},{"family":"Ferrières","given":"Jean"},{"family":"Ferrucci","given":"Luigi"},{"family":"Freimer","given":"Nelson B."},{"family":"Gieger","given":"Christian"},{"family":"Groop","given":"Leif C."},{"family":"Gudnason","given":"Vilmundur"},{"family":"Gyllensten","given":"Ulf"},{"family":"Hamsten","given":"Anders"},{"family":"Harris","given":"Tamara B."},{"family":"Hingorani","given":"Aroon"},{"family":"Hirschhorn","given":"Joel N."},{"family":"Hofman","given":"Albert"},{"family":"Hovingh","given":"G. Kees"},{"family":"Hsiung","given":"Chao Agnes"},{"family":"Humphries","given":"Steve E."},{"family":"Hunt","given":"Steven C."},{"family":"Hveem","given":"Kristian"},{"family":"Iribarren","given":"Carlos"},{"family":"Järvelin","given":"Marjo-Riitta"},{"family":"Jula","given":"Antti"},{"family":"Kähönen","given":"Mika"},{"family":"Kaprio","given":"Jaakko"},{"family":"Kesäniemi","given":"Antero"},{"family":"Kivimaki","given":"Mika"},{"family":"Kooner","given":"Jaspal S."},{"family":"Koudstaal","given":"Peter J."},{"family":"Krauss","given":"Ronald M."},{"family":"Kuh","given":"Diana"},{"family":"Kuusisto","given":"Johanna"},{"family":"Kyvik","given":"Kirsten O."},{"family":"Laakso","given":"Markku"},{"family":"Lakka","given":"Timo A."},{"family":"Lind","given":"Lars"},{"family":"Lindgren","given":"Cecilia M."},{"family":"Martin","given":"Nicholas G."},{"family":"März","given":"Winfried"},{"family":"McCarthy","given":"Mark I."},{"family":"McKenzie","given":"Colin A."},{"family":"Meneton","given":"Pierre"},{"family":"Metspalu","given":"Andres"},{"family":"Moilanen","given":"Leena"},{"family":"Morris","given":"Andrew D."},{"family":"Munroe","given":"Patricia B."},{"family":"Njølstad","given":"Inger"},{"family":"Pedersen","given":"Nancy L."},{"family":"Power","given":"Chris"},{"family":"Pramstaller","given":"Peter P."},{"family":"Price","given":"Jackie F."},{"family":"Psaty","given":"Bruce M."},{"family":"Quertermous","given":"Thomas"},{"family":"Rauramaa","given":"Rainer"},{"family":"Saleheen","given":"Danish"},{"family":"Salomaa","given":"Veikko"},{"family":"Sanghera","given":"Dharambir K."},{"family":"Saramies","given":"Jouko"},{"family":"Schwarz","given":"Peter E. H."},{"family":"Sheu","given":"Wayne H.-H."},{"family":"Shuldiner","given":"Alan R."},{"family":"Siegbahn","given":"Agneta"},{"family":"Spector","given":"Tim D."},{"family":"Stefansson","given":"Kari"},{"family":"Strachan","given":"David P."},{"family":"Tayo","given":"Bamidele O."},{"family":"Tremoli","given":"Elena"},{"family":"Tuomilehto","given":"Jaakko"},{"family":"Uusitupa","given":"Matti"},{"family":"Duijn","given":"Cornelia M.","non-dropping-particle":"van"},{"family":"Vollenweider","given":"Peter"},{"family":"Wallentin","given":"Lars"},{"family":"Wareham","given":"Nicholas J."},{"family":"Whitfield","given":"John B."},{"family":"Wolffenbuttel","given":"Bruce H. R."},{"family":"Ordovas","given":"Jose M."},{"family":"Boerwinkle","given":"Eric"},{"family":"Palmer","given":"Colin N. A."},{"family":"Thorsteinsdottir","given":"Unnur"},{"family":"Chasman","given":"Daniel I."},{"family":"Rotter","given":"Jerome I."},{"family":"Franks","given":"Paul W."},{"family":"Ripatti","given":"Samuli"},{"family":"Cupples","given":"L. Adrienne"},{"family":"Sandhu","given":"Manjinder S."},{"family":"Rich","given":"Stephen S."},{"family":"Boehnke","given":"Michael"},{"family":"Deloukas","given":"Panos"},{"family":"Kathiresan","given":"Sekar"},{"family":"Mohlke","given":"Karen L."},{"family":"Ingelsson","given":"Erik"},{"family":"Abecasis","given":"Gonçalo R."},{"literal":"Global Lipids Genetics Consortium"}],"issued":{"date-parts":[["2013",11]]}}}],"schema":"https://github.com/citation-style-language/schema/raw/master/csl-citation.json"} </w:instrText>
            </w:r>
            <w:r w:rsidR="00A605E2" w:rsidRPr="00164128">
              <w:fldChar w:fldCharType="separate"/>
            </w:r>
            <w:r w:rsidR="00A605E2" w:rsidRPr="00164128">
              <w:rPr>
                <w:rFonts w:ascii="Calibri Light" w:hAnsi="Calibri Light"/>
              </w:rPr>
              <w:t>[6]</w:t>
            </w:r>
            <w:r w:rsidR="00A605E2" w:rsidRPr="00164128">
              <w:fldChar w:fldCharType="end"/>
            </w:r>
          </w:p>
        </w:tc>
        <w:tc>
          <w:tcPr>
            <w:tcW w:w="746" w:type="pct"/>
            <w:vAlign w:val="center"/>
          </w:tcPr>
          <w:p w14:paraId="7DD080FB" w14:textId="1624A555" w:rsidR="0051667D" w:rsidRPr="00164128" w:rsidRDefault="0051667D" w:rsidP="00264A93">
            <w:r w:rsidRPr="00164128">
              <w:t>GLGC</w:t>
            </w:r>
          </w:p>
        </w:tc>
        <w:tc>
          <w:tcPr>
            <w:tcW w:w="542" w:type="pct"/>
            <w:vAlign w:val="center"/>
          </w:tcPr>
          <w:p w14:paraId="42F1215B" w14:textId="41B5FE83" w:rsidR="0051667D" w:rsidRPr="00164128" w:rsidRDefault="0051667D" w:rsidP="00264A93">
            <w:pPr>
              <w:rPr>
                <w:shd w:val="clear" w:color="auto" w:fill="FFFFFF"/>
              </w:rPr>
            </w:pPr>
            <w:r w:rsidRPr="00164128">
              <w:rPr>
                <w:shd w:val="clear" w:color="auto" w:fill="FFFFFF"/>
              </w:rPr>
              <w:t>187167</w:t>
            </w:r>
          </w:p>
        </w:tc>
        <w:tc>
          <w:tcPr>
            <w:tcW w:w="610" w:type="pct"/>
            <w:vAlign w:val="center"/>
          </w:tcPr>
          <w:p w14:paraId="379989C9" w14:textId="1972E8E4" w:rsidR="0051667D" w:rsidRPr="00164128" w:rsidRDefault="0051667D" w:rsidP="00264A93">
            <w:r w:rsidRPr="00164128">
              <w:t>Mixed</w:t>
            </w:r>
          </w:p>
        </w:tc>
        <w:tc>
          <w:tcPr>
            <w:tcW w:w="664" w:type="pct"/>
            <w:vAlign w:val="center"/>
          </w:tcPr>
          <w:p w14:paraId="1847A2D0" w14:textId="42FE71F7" w:rsidR="0051667D" w:rsidRPr="00164128" w:rsidRDefault="0051667D" w:rsidP="00264A93">
            <w:r w:rsidRPr="00164128">
              <w:t>Males and females</w:t>
            </w:r>
          </w:p>
        </w:tc>
      </w:tr>
      <w:tr w:rsidR="00164128" w:rsidRPr="00164128" w14:paraId="53CB7B83" w14:textId="77777777" w:rsidTr="00164128">
        <w:tc>
          <w:tcPr>
            <w:tcW w:w="338" w:type="pct"/>
            <w:vAlign w:val="center"/>
          </w:tcPr>
          <w:p w14:paraId="12FD4080" w14:textId="06C1F00D" w:rsidR="0051667D" w:rsidRPr="00164128" w:rsidRDefault="0051667D" w:rsidP="00264A93">
            <w:r w:rsidRPr="00164128">
              <w:t>300</w:t>
            </w:r>
          </w:p>
        </w:tc>
        <w:tc>
          <w:tcPr>
            <w:tcW w:w="1083" w:type="pct"/>
            <w:vAlign w:val="center"/>
          </w:tcPr>
          <w:p w14:paraId="18A03276" w14:textId="13574D15" w:rsidR="0051667D" w:rsidRPr="00164128" w:rsidRDefault="0051667D" w:rsidP="00264A93">
            <w:r w:rsidRPr="00164128">
              <w:t>LDL cholesterol</w:t>
            </w:r>
          </w:p>
        </w:tc>
        <w:tc>
          <w:tcPr>
            <w:tcW w:w="1017" w:type="pct"/>
            <w:vAlign w:val="center"/>
          </w:tcPr>
          <w:p w14:paraId="54BCA90A" w14:textId="5E25BCA1" w:rsidR="0051667D" w:rsidRPr="00164128" w:rsidRDefault="0051667D" w:rsidP="00264A93">
            <w:proofErr w:type="spellStart"/>
            <w:r w:rsidRPr="00164128">
              <w:t>Willer</w:t>
            </w:r>
            <w:proofErr w:type="spellEnd"/>
            <w:r w:rsidRPr="00164128">
              <w:t xml:space="preserve"> (2013)</w:t>
            </w:r>
            <w:r w:rsidR="00A605E2" w:rsidRPr="00164128">
              <w:t xml:space="preserve"> </w:t>
            </w:r>
            <w:r w:rsidR="00A605E2" w:rsidRPr="00164128">
              <w:fldChar w:fldCharType="begin"/>
            </w:r>
            <w:r w:rsidR="00A605E2" w:rsidRPr="00164128">
              <w:instrText xml:space="preserve"> ADDIN ZOTERO_ITEM CSL_CITATION {"citationID":"8g6YCWNo","properties":{"formattedCitation":"[6]","plainCitation":"[6]"},"citationItems":[{"id":2428,"uris":["http://zotero.org/users/2782891/items/BVZL6K2R"],"uri":["http://zotero.org/users/2782891/items/BVZL6K2R"],"itemData":{"id":2428,"type":"article-journal","title":"Discovery and refinement of loci associated with lipid levels","container-title":"Nature Genetics","page":"1274-1283","volume":"45","issue":"11","source":"PubMed","abstract":"Levels of low-density lipoprotein (LDL) cholesterol, high-density lipoprotein (HDL) cholesterol, triglycerides and total cholesterol are heritable, modifiable risk factors for coronary artery disease. To identify new loci and refine known loci influencing these lipids, we examined 188,577 individuals using genome-wide and custom genotyping arrays. We identify and annotate 157 loci associated with lipid levels at P &lt; 5 × 10(-8), including 62 loci not previously associated with lipid levels in humans. Using dense genotyping in individuals of European, East Asian, South Asian and African ancestry, we narrow association signals in 12 loci. We find that loci associated with blood lipid levels are often associated with cardiovascular and metabolic traits, including coronary artery disease, type 2 diabetes, blood pressure, waist-hip ratio and body mass index. Our results demonstrate the value of using genetic data from individuals of diverse ancestry and provide insights into the biological mechanisms regulating blood lipids to guide future genetic, biological and therapeutic research.","DOI":"10.1038/ng.2797","ISSN":"1546-1718","note":"PMID: 24097068\nPMCID: PMC3838666","journalAbbreviation":"Nat. Genet.","language":"eng","author":[{"family":"Willer","given":"Cristen J."},{"family":"Schmidt","given":"Ellen M."},{"family":"Sengupta","given":"Sebanti"},{"family":"Peloso","given":"Gina M."},{"family":"Gustafsson","given":"Stefan"},{"family":"Kanoni","given":"Stavroula"},{"family":"Ganna","given":"Andrea"},{"family":"Chen","given":"Jin"},{"family":"Buchkovich","given":"Martin L."},{"family":"Mora","given":"Samia"},{"family":"Beckmann","given":"Jacques S."},{"family":"Bragg-Gresham","given":"Jennifer L."},{"family":"Chang","given":"Hsing-Yi"},{"family":"Demirkan","given":"Ayşe"},{"family":"Den Hertog","given":"Heleen M."},{"family":"Do","given":"Ron"},{"family":"Donnelly","given":"Louise A."},{"family":"Ehret","given":"Georg B."},{"family":"Esko","given":"Tõnu"},{"family":"Feitosa","given":"Mary F."},{"family":"Ferreira","given":"Teresa"},{"family":"Fischer","given":"Krista"},{"family":"Fontanillas","given":"Pierre"},{"family":"Fraser","given":"Ross M."},{"family":"Freitag","given":"Daniel F."},{"family":"Gurdasani","given":"Deepti"},{"family":"Heikkilä","given":"Kauko"},{"family":"Hyppönen","given":"Elina"},{"family":"Isaacs","given":"Aaron"},{"family":"Jackson","given":"Anne U."},{"family":"Johansson","given":"Åsa"},{"family":"Johnson","given":"Toby"},{"family":"Kaakinen","given":"Marika"},{"family":"Kettunen","given":"Johannes"},{"family":"Kleber","given":"Marcus E."},{"family":"Li","given":"Xiaohui"},{"family":"Luan","given":"Jian'an"},{"family":"Lyytikäinen","given":"Leo-Pekka"},{"family":"Magnusson","given":"Patrik K. E."},{"family":"Mangino","given":"Massimo"},{"family":"Mihailov","given":"Evelin"},{"family":"Montasser","given":"May E."},{"family":"Müller-Nurasyid","given":"Martina"},{"family":"Nolte","given":"Ilja M."},{"family":"O'Connell","given":"Jeffrey R."},{"family":"Palmer","given":"Cameron D."},{"family":"Perola","given":"Markus"},{"family":"Petersen","given":"Ann-Kristin"},{"family":"Sanna","given":"Serena"},{"family":"Saxena","given":"Richa"},{"family":"Service","given":"Susan K."},{"family":"Shah","given":"Sonia"},{"family":"Shungin","given":"Dmitry"},{"family":"Sidore","given":"Carlo"},{"family":"Song","given":"Ci"},{"family":"Strawbridge","given":"Rona J."},{"family":"Surakka","given":"Ida"},{"family":"Tanaka","given":"Toshiko"},{"family":"Teslovich","given":"Tanya M."},{"family":"Thorleifsson","given":"Gudmar"},{"family":"Van den Herik","given":"Evita G."},{"family":"Voight","given":"Benjamin F."},{"family":"Volcik","given":"Kelly A."},{"family":"Waite","given":"Lindsay L."},{"family":"Wong","given":"Andrew"},{"family":"Wu","given":"Ying"},{"family":"Zhang","given":"Weihua"},{"family":"Absher","given":"Devin"},{"family":"Asiki","given":"Gershim"},{"family":"Barroso","given":"Inês"},{"family":"Been","given":"Latonya F."},{"family":"Bolton","given":"Jennifer L."},{"family":"Bonnycastle","given":"Lori L."},{"family":"Brambilla","given":"Paolo"},{"family":"Burnett","given":"Mary S."},{"family":"Cesana","given":"Giancarlo"},{"family":"Dimitriou","given":"Maria"},{"family":"Doney","given":"Alex S. F."},{"family":"Döring","given":"Angela"},{"family":"Elliott","given":"Paul"},{"family":"Epstein","given":"Stephen E."},{"family":"Ingi Eyjolfsson","given":"Gudmundur"},{"family":"Gigante","given":"Bruna"},{"family":"Goodarzi","given":"Mark O."},{"family":"Grallert","given":"Harald"},{"family":"Gravito","given":"Martha L."},{"family":"Groves","given":"Christopher J."},{"family":"Hallmans","given":"Göran"},{"family":"Hartikainen","given":"Anna-Liisa"},{"family":"Hayward","given":"Caroline"},{"family":"Hernandez","given":"Dena"},{"family":"Hicks","given":"Andrew A."},{"family":"Holm","given":"Hilma"},{"family":"Hung","given":"Yi-Jen"},{"family":"Illig","given":"Thomas"},{"family":"Jones","given":"Michelle R."},{"family":"Kaleebu","given":"Pontiano"},{"family":"Kastelein","given":"John J. P."},{"family":"Khaw","given":"Kay-Tee"},{"family":"Kim","given":"Eric"},{"family":"Klopp","given":"Norman"},{"family":"Komulainen","given":"Pirjo"},{"family":"Kumari","given":"Meena"},{"family":"Langenberg","given":"Claudia"},{"family":"Lehtimäki","given":"Terho"},{"family":"Lin","given":"Shih-Yi"},{"family":"Lindström","given":"Jaana"},{"family":"Loos","given":"Ruth J. F."},{"family":"Mach","given":"François"},{"family":"McArdle","given":"Wendy L."},{"family":"Meisinger","given":"Christa"},{"family":"Mitchell","given":"Braxton D."},{"family":"Müller","given":"Gabrielle"},{"family":"Nagaraja","given":"Ramaiah"},{"family":"Narisu","given":"Narisu"},{"family":"Nieminen","given":"Tuomo V. M."},{"family":"Nsubuga","given":"Rebecca N."},{"family":"Olafsson","given":"Isleifur"},{"family":"Ong","given":"Ken K."},{"family":"Palotie","given":"Aarno"},{"family":"Papamarkou","given":"Theodore"},{"family":"Pomilla","given":"Cristina"},{"family":"Pouta","given":"Anneli"},{"family":"Rader","given":"Daniel J."},{"family":"Reilly","given":"Muredach P."},{"family":"Ridker","given":"Paul M."},{"family":"Rivadeneira","given":"Fernando"},{"family":"Rudan","given":"Igor"},{"family":"Ruokonen","given":"Aimo"},{"family":"Samani","given":"Nilesh"},{"family":"Scharnagl","given":"Hubert"},{"family":"Seeley","given":"Janet"},{"family":"Silander","given":"Kaisa"},{"family":"Stančáková","given":"Alena"},{"family":"Stirrups","given":"Kathleen"},{"family":"Swift","given":"Amy J."},{"family":"Tiret","given":"Laurence"},{"family":"Uitterlinden","given":"Andre G."},{"family":"Pelt","given":"L. Joost","non-dropping-particle":"van"},{"family":"Vedantam","given":"Sailaja"},{"family":"Wainwright","given":"Nicholas"},{"family":"Wijmenga","given":"Cisca"},{"family":"Wild","given":"Sarah H."},{"family":"Willemsen","given":"Gonneke"},{"family":"Wilsgaard","given":"Tom"},{"family":"Wilson","given":"James F."},{"family":"Young","given":"Elizabeth H."},{"family":"Zhao","given":"Jing Hua"},{"family":"Adair","given":"Linda S."},{"family":"Arveiler","given":"Dominique"},{"family":"Assimes","given":"Themistocles L."},{"family":"Bandinelli","given":"Stefania"},{"family":"Bennett","given":"Franklyn"},{"family":"Bochud","given":"Murielle"},{"family":"Boehm","given":"Bernhard O."},{"family":"Boomsma","given":"Dorret I."},{"family":"Borecki","given":"Ingrid B."},{"family":"Bornstein","given":"Stefan R."},{"family":"Bovet","given":"Pascal"},{"family":"Burnier","given":"Michel"},{"family":"Campbell","given":"Harry"},{"family":"Chakravarti","given":"Aravinda"},{"family":"Chambers","given":"John C."},{"family":"Chen","given":"Yii-Der Ida"},{"family":"Collins","given":"Francis S."},{"family":"Cooper","given":"Richard S."},{"family":"Danesh","given":"John"},{"family":"Dedoussis","given":"George"},{"family":"Faire","given":"Ulf","non-dropping-particle":"de"},{"family":"Feranil","given":"Alan B."},{"family":"Ferrières","given":"Jean"},{"family":"Ferrucci","given":"Luigi"},{"family":"Freimer","given":"Nelson B."},{"family":"Gieger","given":"Christian"},{"family":"Groop","given":"Leif C."},{"family":"Gudnason","given":"Vilmundur"},{"family":"Gyllensten","given":"Ulf"},{"family":"Hamsten","given":"Anders"},{"family":"Harris","given":"Tamara B."},{"family":"Hingorani","given":"Aroon"},{"family":"Hirschhorn","given":"Joel N."},{"family":"Hofman","given":"Albert"},{"family":"Hovingh","given":"G. Kees"},{"family":"Hsiung","given":"Chao Agnes"},{"family":"Humphries","given":"Steve E."},{"family":"Hunt","given":"Steven C."},{"family":"Hveem","given":"Kristian"},{"family":"Iribarren","given":"Carlos"},{"family":"Järvelin","given":"Marjo-Riitta"},{"family":"Jula","given":"Antti"},{"family":"Kähönen","given":"Mika"},{"family":"Kaprio","given":"Jaakko"},{"family":"Kesäniemi","given":"Antero"},{"family":"Kivimaki","given":"Mika"},{"family":"Kooner","given":"Jaspal S."},{"family":"Koudstaal","given":"Peter J."},{"family":"Krauss","given":"Ronald M."},{"family":"Kuh","given":"Diana"},{"family":"Kuusisto","given":"Johanna"},{"family":"Kyvik","given":"Kirsten O."},{"family":"Laakso","given":"Markku"},{"family":"Lakka","given":"Timo A."},{"family":"Lind","given":"Lars"},{"family":"Lindgren","given":"Cecilia M."},{"family":"Martin","given":"Nicholas G."},{"family":"März","given":"Winfried"},{"family":"McCarthy","given":"Mark I."},{"family":"McKenzie","given":"Colin A."},{"family":"Meneton","given":"Pierre"},{"family":"Metspalu","given":"Andres"},{"family":"Moilanen","given":"Leena"},{"family":"Morris","given":"Andrew D."},{"family":"Munroe","given":"Patricia B."},{"family":"Njølstad","given":"Inger"},{"family":"Pedersen","given":"Nancy L."},{"family":"Power","given":"Chris"},{"family":"Pramstaller","given":"Peter P."},{"family":"Price","given":"Jackie F."},{"family":"Psaty","given":"Bruce M."},{"family":"Quertermous","given":"Thomas"},{"family":"Rauramaa","given":"Rainer"},{"family":"Saleheen","given":"Danish"},{"family":"Salomaa","given":"Veikko"},{"family":"Sanghera","given":"Dharambir K."},{"family":"Saramies","given":"Jouko"},{"family":"Schwarz","given":"Peter E. H."},{"family":"Sheu","given":"Wayne H.-H."},{"family":"Shuldiner","given":"Alan R."},{"family":"Siegbahn","given":"Agneta"},{"family":"Spector","given":"Tim D."},{"family":"Stefansson","given":"Kari"},{"family":"Strachan","given":"David P."},{"family":"Tayo","given":"Bamidele O."},{"family":"Tremoli","given":"Elena"},{"family":"Tuomilehto","given":"Jaakko"},{"family":"Uusitupa","given":"Matti"},{"family":"Duijn","given":"Cornelia M.","non-dropping-particle":"van"},{"family":"Vollenweider","given":"Peter"},{"family":"Wallentin","given":"Lars"},{"family":"Wareham","given":"Nicholas J."},{"family":"Whitfield","given":"John B."},{"family":"Wolffenbuttel","given":"Bruce H. R."},{"family":"Ordovas","given":"Jose M."},{"family":"Boerwinkle","given":"Eric"},{"family":"Palmer","given":"Colin N. A."},{"family":"Thorsteinsdottir","given":"Unnur"},{"family":"Chasman","given":"Daniel I."},{"family":"Rotter","given":"Jerome I."},{"family":"Franks","given":"Paul W."},{"family":"Ripatti","given":"Samuli"},{"family":"Cupples","given":"L. Adrienne"},{"family":"Sandhu","given":"Manjinder S."},{"family":"Rich","given":"Stephen S."},{"family":"Boehnke","given":"Michael"},{"family":"Deloukas","given":"Panos"},{"family":"Kathiresan","given":"Sekar"},{"family":"Mohlke","given":"Karen L."},{"family":"Ingelsson","given":"Erik"},{"family":"Abecasis","given":"Gonçalo R."},{"literal":"Global Lipids Genetics Consortium"}],"issued":{"date-parts":[["2013",11]]}}}],"schema":"https://github.com/citation-style-language/schema/raw/master/csl-citation.json"} </w:instrText>
            </w:r>
            <w:r w:rsidR="00A605E2" w:rsidRPr="00164128">
              <w:fldChar w:fldCharType="separate"/>
            </w:r>
            <w:r w:rsidR="00A605E2" w:rsidRPr="00164128">
              <w:rPr>
                <w:rFonts w:ascii="Calibri Light" w:hAnsi="Calibri Light"/>
              </w:rPr>
              <w:t>[6]</w:t>
            </w:r>
            <w:r w:rsidR="00A605E2" w:rsidRPr="00164128">
              <w:fldChar w:fldCharType="end"/>
            </w:r>
          </w:p>
        </w:tc>
        <w:tc>
          <w:tcPr>
            <w:tcW w:w="746" w:type="pct"/>
            <w:vAlign w:val="center"/>
          </w:tcPr>
          <w:p w14:paraId="64ADCC1B" w14:textId="1E89A8EE" w:rsidR="0051667D" w:rsidRPr="00164128" w:rsidRDefault="0051667D" w:rsidP="00264A93">
            <w:r w:rsidRPr="00164128">
              <w:t>GLGC</w:t>
            </w:r>
          </w:p>
        </w:tc>
        <w:tc>
          <w:tcPr>
            <w:tcW w:w="542" w:type="pct"/>
            <w:vAlign w:val="center"/>
          </w:tcPr>
          <w:p w14:paraId="7A7C2217" w14:textId="2D0F873B" w:rsidR="0051667D" w:rsidRPr="00164128" w:rsidRDefault="0051667D" w:rsidP="00264A93">
            <w:pPr>
              <w:rPr>
                <w:shd w:val="clear" w:color="auto" w:fill="FFFFFF"/>
              </w:rPr>
            </w:pPr>
            <w:r w:rsidRPr="00164128">
              <w:rPr>
                <w:shd w:val="clear" w:color="auto" w:fill="FFFFFF"/>
              </w:rPr>
              <w:t>173082</w:t>
            </w:r>
          </w:p>
        </w:tc>
        <w:tc>
          <w:tcPr>
            <w:tcW w:w="610" w:type="pct"/>
            <w:vAlign w:val="center"/>
          </w:tcPr>
          <w:p w14:paraId="0734B6FB" w14:textId="1F879903" w:rsidR="0051667D" w:rsidRPr="00164128" w:rsidRDefault="0051667D" w:rsidP="00264A93">
            <w:r w:rsidRPr="00164128">
              <w:t>Mixed</w:t>
            </w:r>
          </w:p>
        </w:tc>
        <w:tc>
          <w:tcPr>
            <w:tcW w:w="664" w:type="pct"/>
            <w:vAlign w:val="center"/>
          </w:tcPr>
          <w:p w14:paraId="0C5C80F2" w14:textId="564EC046" w:rsidR="0051667D" w:rsidRPr="00164128" w:rsidRDefault="0051667D" w:rsidP="00264A93">
            <w:r w:rsidRPr="00164128">
              <w:t>Males and females</w:t>
            </w:r>
          </w:p>
        </w:tc>
      </w:tr>
      <w:tr w:rsidR="00164128" w:rsidRPr="00164128" w14:paraId="468F80BE" w14:textId="77777777" w:rsidTr="00164128">
        <w:tc>
          <w:tcPr>
            <w:tcW w:w="338" w:type="pct"/>
            <w:vAlign w:val="center"/>
          </w:tcPr>
          <w:p w14:paraId="27769933" w14:textId="7CF1AB3D" w:rsidR="0051667D" w:rsidRPr="00164128" w:rsidRDefault="0051667D" w:rsidP="00264A93">
            <w:r w:rsidRPr="00164128">
              <w:t>301</w:t>
            </w:r>
          </w:p>
        </w:tc>
        <w:tc>
          <w:tcPr>
            <w:tcW w:w="1083" w:type="pct"/>
            <w:vAlign w:val="center"/>
          </w:tcPr>
          <w:p w14:paraId="0BDFEEA8" w14:textId="02DCD143" w:rsidR="0051667D" w:rsidRPr="00164128" w:rsidRDefault="0051667D" w:rsidP="00264A93">
            <w:r w:rsidRPr="00164128">
              <w:t>Total cholesterol</w:t>
            </w:r>
          </w:p>
        </w:tc>
        <w:tc>
          <w:tcPr>
            <w:tcW w:w="1017" w:type="pct"/>
            <w:vAlign w:val="center"/>
          </w:tcPr>
          <w:p w14:paraId="28D34E31" w14:textId="566FD241" w:rsidR="0051667D" w:rsidRPr="00164128" w:rsidRDefault="0051667D" w:rsidP="00264A93">
            <w:proofErr w:type="spellStart"/>
            <w:r w:rsidRPr="00164128">
              <w:t>Willer</w:t>
            </w:r>
            <w:proofErr w:type="spellEnd"/>
            <w:r w:rsidRPr="00164128">
              <w:t xml:space="preserve"> (2013)</w:t>
            </w:r>
            <w:r w:rsidR="00A605E2" w:rsidRPr="00164128">
              <w:t xml:space="preserve"> </w:t>
            </w:r>
            <w:r w:rsidR="00A605E2" w:rsidRPr="00164128">
              <w:fldChar w:fldCharType="begin"/>
            </w:r>
            <w:r w:rsidR="00A605E2" w:rsidRPr="00164128">
              <w:instrText xml:space="preserve"> ADDIN ZOTERO_ITEM CSL_CITATION {"citationID":"7pk1VUQx","properties":{"formattedCitation":"[6]","plainCitation":"[6]"},"citationItems":[{"id":2428,"uris":["http://zotero.org/users/2782891/items/BVZL6K2R"],"uri":["http://zotero.org/users/2782891/items/BVZL6K2R"],"itemData":{"id":2428,"type":"article-journal","title":"Discovery and refinement of loci associated with lipid levels","container-title":"Nature Genetics","page":"1274-1283","volume":"45","issue":"11","source":"PubMed","abstract":"Levels of low-density lipoprotein (LDL) cholesterol, high-density lipoprotein (HDL) cholesterol, triglycerides and total cholesterol are heritable, modifiable risk factors for coronary artery disease. To identify new loci and refine known loci influencing these lipids, we examined 188,577 individuals using genome-wide and custom genotyping arrays. We identify and annotate 157 loci associated with lipid levels at P &lt; 5 × 10(-8), including 62 loci not previously associated with lipid levels in humans. Using dense genotyping in individuals of European, East Asian, South Asian and African ancestry, we narrow association signals in 12 loci. We find that loci associated with blood lipid levels are often associated with cardiovascular and metabolic traits, including coronary artery disease, type 2 diabetes, blood pressure, waist-hip ratio and body mass index. Our results demonstrate the value of using genetic data from individuals of diverse ancestry and provide insights into the biological mechanisms regulating blood lipids to guide future genetic, biological and therapeutic research.","DOI":"10.1038/ng.2797","ISSN":"1546-1718","note":"PMID: 24097068\nPMCID: PMC3838666","journalAbbreviation":"Nat. Genet.","language":"eng","author":[{"family":"Willer","given":"Cristen J."},{"family":"Schmidt","given":"Ellen M."},{"family":"Sengupta","given":"Sebanti"},{"family":"Peloso","given":"Gina M."},{"family":"Gustafsson","given":"Stefan"},{"family":"Kanoni","given":"Stavroula"},{"family":"Ganna","given":"Andrea"},{"family":"Chen","given":"Jin"},{"family":"Buchkovich","given":"Martin L."},{"family":"Mora","given":"Samia"},{"family":"Beckmann","given":"Jacques S."},{"family":"Bragg-Gresham","given":"Jennifer L."},{"family":"Chang","given":"Hsing-Yi"},{"family":"Demirkan","given":"Ayşe"},{"family":"Den Hertog","given":"Heleen M."},{"family":"Do","given":"Ron"},{"family":"Donnelly","given":"Louise A."},{"family":"Ehret","given":"Georg B."},{"family":"Esko","given":"Tõnu"},{"family":"Feitosa","given":"Mary F."},{"family":"Ferreira","given":"Teresa"},{"family":"Fischer","given":"Krista"},{"family":"Fontanillas","given":"Pierre"},{"family":"Fraser","given":"Ross M."},{"family":"Freitag","given":"Daniel F."},{"family":"Gurdasani","given":"Deepti"},{"family":"Heikkilä","given":"Kauko"},{"family":"Hyppönen","given":"Elina"},{"family":"Isaacs","given":"Aaron"},{"family":"Jackson","given":"Anne U."},{"family":"Johansson","given":"Åsa"},{"family":"Johnson","given":"Toby"},{"family":"Kaakinen","given":"Marika"},{"family":"Kettunen","given":"Johannes"},{"family":"Kleber","given":"Marcus E."},{"family":"Li","given":"Xiaohui"},{"family":"Luan","given":"Jian'an"},{"family":"Lyytikäinen","given":"Leo-Pekka"},{"family":"Magnusson","given":"Patrik K. E."},{"family":"Mangino","given":"Massimo"},{"family":"Mihailov","given":"Evelin"},{"family":"Montasser","given":"May E."},{"family":"Müller-Nurasyid","given":"Martina"},{"family":"Nolte","given":"Ilja M."},{"family":"O'Connell","given":"Jeffrey R."},{"family":"Palmer","given":"Cameron D."},{"family":"Perola","given":"Markus"},{"family":"Petersen","given":"Ann-Kristin"},{"family":"Sanna","given":"Serena"},{"family":"Saxena","given":"Richa"},{"family":"Service","given":"Susan K."},{"family":"Shah","given":"Sonia"},{"family":"Shungin","given":"Dmitry"},{"family":"Sidore","given":"Carlo"},{"family":"Song","given":"Ci"},{"family":"Strawbridge","given":"Rona J."},{"family":"Surakka","given":"Ida"},{"family":"Tanaka","given":"Toshiko"},{"family":"Teslovich","given":"Tanya M."},{"family":"Thorleifsson","given":"Gudmar"},{"family":"Van den Herik","given":"Evita G."},{"family":"Voight","given":"Benjamin F."},{"family":"Volcik","given":"Kelly A."},{"family":"Waite","given":"Lindsay L."},{"family":"Wong","given":"Andrew"},{"family":"Wu","given":"Ying"},{"family":"Zhang","given":"Weihua"},{"family":"Absher","given":"Devin"},{"family":"Asiki","given":"Gershim"},{"family":"Barroso","given":"Inês"},{"family":"Been","given":"Latonya F."},{"family":"Bolton","given":"Jennifer L."},{"family":"Bonnycastle","given":"Lori L."},{"family":"Brambilla","given":"Paolo"},{"family":"Burnett","given":"Mary S."},{"family":"Cesana","given":"Giancarlo"},{"family":"Dimitriou","given":"Maria"},{"family":"Doney","given":"Alex S. F."},{"family":"Döring","given":"Angela"},{"family":"Elliott","given":"Paul"},{"family":"Epstein","given":"Stephen E."},{"family":"Ingi Eyjolfsson","given":"Gudmundur"},{"family":"Gigante","given":"Bruna"},{"family":"Goodarzi","given":"Mark O."},{"family":"Grallert","given":"Harald"},{"family":"Gravito","given":"Martha L."},{"family":"Groves","given":"Christopher J."},{"family":"Hallmans","given":"Göran"},{"family":"Hartikainen","given":"Anna-Liisa"},{"family":"Hayward","given":"Caroline"},{"family":"Hernandez","given":"Dena"},{"family":"Hicks","given":"Andrew A."},{"family":"Holm","given":"Hilma"},{"family":"Hung","given":"Yi-Jen"},{"family":"Illig","given":"Thomas"},{"family":"Jones","given":"Michelle R."},{"family":"Kaleebu","given":"Pontiano"},{"family":"Kastelein","given":"John J. P."},{"family":"Khaw","given":"Kay-Tee"},{"family":"Kim","given":"Eric"},{"family":"Klopp","given":"Norman"},{"family":"Komulainen","given":"Pirjo"},{"family":"Kumari","given":"Meena"},{"family":"Langenberg","given":"Claudia"},{"family":"Lehtimäki","given":"Terho"},{"family":"Lin","given":"Shih-Yi"},{"family":"Lindström","given":"Jaana"},{"family":"Loos","given":"Ruth J. F."},{"family":"Mach","given":"François"},{"family":"McArdle","given":"Wendy L."},{"family":"Meisinger","given":"Christa"},{"family":"Mitchell","given":"Braxton D."},{"family":"Müller","given":"Gabrielle"},{"family":"Nagaraja","given":"Ramaiah"},{"family":"Narisu","given":"Narisu"},{"family":"Nieminen","given":"Tuomo V. M."},{"family":"Nsubuga","given":"Rebecca N."},{"family":"Olafsson","given":"Isleifur"},{"family":"Ong","given":"Ken K."},{"family":"Palotie","given":"Aarno"},{"family":"Papamarkou","given":"Theodore"},{"family":"Pomilla","given":"Cristina"},{"family":"Pouta","given":"Anneli"},{"family":"Rader","given":"Daniel J."},{"family":"Reilly","given":"Muredach P."},{"family":"Ridker","given":"Paul M."},{"family":"Rivadeneira","given":"Fernando"},{"family":"Rudan","given":"Igor"},{"family":"Ruokonen","given":"Aimo"},{"family":"Samani","given":"Nilesh"},{"family":"Scharnagl","given":"Hubert"},{"family":"Seeley","given":"Janet"},{"family":"Silander","given":"Kaisa"},{"family":"Stančáková","given":"Alena"},{"family":"Stirrups","given":"Kathleen"},{"family":"Swift","given":"Amy J."},{"family":"Tiret","given":"Laurence"},{"family":"Uitterlinden","given":"Andre G."},{"family":"Pelt","given":"L. Joost","non-dropping-particle":"van"},{"family":"Vedantam","given":"Sailaja"},{"family":"Wainwright","given":"Nicholas"},{"family":"Wijmenga","given":"Cisca"},{"family":"Wild","given":"Sarah H."},{"family":"Willemsen","given":"Gonneke"},{"family":"Wilsgaard","given":"Tom"},{"family":"Wilson","given":"James F."},{"family":"Young","given":"Elizabeth H."},{"family":"Zhao","given":"Jing Hua"},{"family":"Adair","given":"Linda S."},{"family":"Arveiler","given":"Dominique"},{"family":"Assimes","given":"Themistocles L."},{"family":"Bandinelli","given":"Stefania"},{"family":"Bennett","given":"Franklyn"},{"family":"Bochud","given":"Murielle"},{"family":"Boehm","given":"Bernhard O."},{"family":"Boomsma","given":"Dorret I."},{"family":"Borecki","given":"Ingrid B."},{"family":"Bornstein","given":"Stefan R."},{"family":"Bovet","given":"Pascal"},{"family":"Burnier","given":"Michel"},{"family":"Campbell","given":"Harry"},{"family":"Chakravarti","given":"Aravinda"},{"family":"Chambers","given":"John C."},{"family":"Chen","given":"Yii-Der Ida"},{"family":"Collins","given":"Francis S."},{"family":"Cooper","given":"Richard S."},{"family":"Danesh","given":"John"},{"family":"Dedoussis","given":"George"},{"family":"Faire","given":"Ulf","non-dropping-particle":"de"},{"family":"Feranil","given":"Alan B."},{"family":"Ferrières","given":"Jean"},{"family":"Ferrucci","given":"Luigi"},{"family":"Freimer","given":"Nelson B."},{"family":"Gieger","given":"Christian"},{"family":"Groop","given":"Leif C."},{"family":"Gudnason","given":"Vilmundur"},{"family":"Gyllensten","given":"Ulf"},{"family":"Hamsten","given":"Anders"},{"family":"Harris","given":"Tamara B."},{"family":"Hingorani","given":"Aroon"},{"family":"Hirschhorn","given":"Joel N."},{"family":"Hofman","given":"Albert"},{"family":"Hovingh","given":"G. Kees"},{"family":"Hsiung","given":"Chao Agnes"},{"family":"Humphries","given":"Steve E."},{"family":"Hunt","given":"Steven C."},{"family":"Hveem","given":"Kristian"},{"family":"Iribarren","given":"Carlos"},{"family":"Järvelin","given":"Marjo-Riitta"},{"family":"Jula","given":"Antti"},{"family":"Kähönen","given":"Mika"},{"family":"Kaprio","given":"Jaakko"},{"family":"Kesäniemi","given":"Antero"},{"family":"Kivimaki","given":"Mika"},{"family":"Kooner","given":"Jaspal S."},{"family":"Koudstaal","given":"Peter J."},{"family":"Krauss","given":"Ronald M."},{"family":"Kuh","given":"Diana"},{"family":"Kuusisto","given":"Johanna"},{"family":"Kyvik","given":"Kirsten O."},{"family":"Laakso","given":"Markku"},{"family":"Lakka","given":"Timo A."},{"family":"Lind","given":"Lars"},{"family":"Lindgren","given":"Cecilia M."},{"family":"Martin","given":"Nicholas G."},{"family":"März","given":"Winfried"},{"family":"McCarthy","given":"Mark I."},{"family":"McKenzie","given":"Colin A."},{"family":"Meneton","given":"Pierre"},{"family":"Metspalu","given":"Andres"},{"family":"Moilanen","given":"Leena"},{"family":"Morris","given":"Andrew D."},{"family":"Munroe","given":"Patricia B."},{"family":"Njølstad","given":"Inger"},{"family":"Pedersen","given":"Nancy L."},{"family":"Power","given":"Chris"},{"family":"Pramstaller","given":"Peter P."},{"family":"Price","given":"Jackie F."},{"family":"Psaty","given":"Bruce M."},{"family":"Quertermous","given":"Thomas"},{"family":"Rauramaa","given":"Rainer"},{"family":"Saleheen","given":"Danish"},{"family":"Salomaa","given":"Veikko"},{"family":"Sanghera","given":"Dharambir K."},{"family":"Saramies","given":"Jouko"},{"family":"Schwarz","given":"Peter E. H."},{"family":"Sheu","given":"Wayne H.-H."},{"family":"Shuldiner","given":"Alan R."},{"family":"Siegbahn","given":"Agneta"},{"family":"Spector","given":"Tim D."},{"family":"Stefansson","given":"Kari"},{"family":"Strachan","given":"David P."},{"family":"Tayo","given":"Bamidele O."},{"family":"Tremoli","given":"Elena"},{"family":"Tuomilehto","given":"Jaakko"},{"family":"Uusitupa","given":"Matti"},{"family":"Duijn","given":"Cornelia M.","non-dropping-particle":"van"},{"family":"Vollenweider","given":"Peter"},{"family":"Wallentin","given":"Lars"},{"family":"Wareham","given":"Nicholas J."},{"family":"Whitfield","given":"John B."},{"family":"Wolffenbuttel","given":"Bruce H. R."},{"family":"Ordovas","given":"Jose M."},{"family":"Boerwinkle","given":"Eric"},{"family":"Palmer","given":"Colin N. A."},{"family":"Thorsteinsdottir","given":"Unnur"},{"family":"Chasman","given":"Daniel I."},{"family":"Rotter","given":"Jerome I."},{"family":"Franks","given":"Paul W."},{"family":"Ripatti","given":"Samuli"},{"family":"Cupples","given":"L. Adrienne"},{"family":"Sandhu","given":"Manjinder S."},{"family":"Rich","given":"Stephen S."},{"family":"Boehnke","given":"Michael"},{"family":"Deloukas","given":"Panos"},{"family":"Kathiresan","given":"Sekar"},{"family":"Mohlke","given":"Karen L."},{"family":"Ingelsson","given":"Erik"},{"family":"Abecasis","given":"Gonçalo R."},{"literal":"Global Lipids Genetics Consortium"}],"issued":{"date-parts":[["2013",11]]}}}],"schema":"https://github.com/citation-style-language/schema/raw/master/csl-citation.json"} </w:instrText>
            </w:r>
            <w:r w:rsidR="00A605E2" w:rsidRPr="00164128">
              <w:fldChar w:fldCharType="separate"/>
            </w:r>
            <w:r w:rsidR="00A605E2" w:rsidRPr="00164128">
              <w:rPr>
                <w:rFonts w:ascii="Calibri Light" w:hAnsi="Calibri Light"/>
              </w:rPr>
              <w:t>[6]</w:t>
            </w:r>
            <w:r w:rsidR="00A605E2" w:rsidRPr="00164128">
              <w:fldChar w:fldCharType="end"/>
            </w:r>
          </w:p>
        </w:tc>
        <w:tc>
          <w:tcPr>
            <w:tcW w:w="746" w:type="pct"/>
            <w:vAlign w:val="center"/>
          </w:tcPr>
          <w:p w14:paraId="4D6B7941" w14:textId="140B9675" w:rsidR="0051667D" w:rsidRPr="00164128" w:rsidRDefault="0051667D" w:rsidP="00264A93">
            <w:r w:rsidRPr="00164128">
              <w:t>GLGC</w:t>
            </w:r>
          </w:p>
        </w:tc>
        <w:tc>
          <w:tcPr>
            <w:tcW w:w="542" w:type="pct"/>
            <w:vAlign w:val="center"/>
          </w:tcPr>
          <w:p w14:paraId="2F178915" w14:textId="4E00DC31" w:rsidR="0051667D" w:rsidRPr="00164128" w:rsidRDefault="0051667D" w:rsidP="00264A93">
            <w:pPr>
              <w:rPr>
                <w:shd w:val="clear" w:color="auto" w:fill="FFFFFF"/>
              </w:rPr>
            </w:pPr>
            <w:r w:rsidRPr="00164128">
              <w:rPr>
                <w:shd w:val="clear" w:color="auto" w:fill="FFFFFF"/>
              </w:rPr>
              <w:t>187365</w:t>
            </w:r>
          </w:p>
        </w:tc>
        <w:tc>
          <w:tcPr>
            <w:tcW w:w="610" w:type="pct"/>
            <w:vAlign w:val="center"/>
          </w:tcPr>
          <w:p w14:paraId="34F2B5A2" w14:textId="257652FD" w:rsidR="0051667D" w:rsidRPr="00164128" w:rsidRDefault="0051667D" w:rsidP="00264A93">
            <w:r w:rsidRPr="00164128">
              <w:t>Mixed</w:t>
            </w:r>
          </w:p>
        </w:tc>
        <w:tc>
          <w:tcPr>
            <w:tcW w:w="664" w:type="pct"/>
            <w:vAlign w:val="center"/>
          </w:tcPr>
          <w:p w14:paraId="5E2EDADF" w14:textId="26330F7A" w:rsidR="0051667D" w:rsidRPr="00164128" w:rsidRDefault="0051667D" w:rsidP="00264A93">
            <w:r w:rsidRPr="00164128">
              <w:t>Males and females</w:t>
            </w:r>
          </w:p>
        </w:tc>
      </w:tr>
      <w:tr w:rsidR="00164128" w:rsidRPr="00164128" w14:paraId="37A14EFB" w14:textId="77777777" w:rsidTr="00164128">
        <w:tc>
          <w:tcPr>
            <w:tcW w:w="338" w:type="pct"/>
            <w:vAlign w:val="center"/>
          </w:tcPr>
          <w:p w14:paraId="35D871DB" w14:textId="7E9FF2A1" w:rsidR="0051667D" w:rsidRPr="00164128" w:rsidRDefault="0051667D" w:rsidP="00264A93">
            <w:r w:rsidRPr="00164128">
              <w:t>798</w:t>
            </w:r>
          </w:p>
        </w:tc>
        <w:tc>
          <w:tcPr>
            <w:tcW w:w="1083" w:type="pct"/>
            <w:vAlign w:val="center"/>
          </w:tcPr>
          <w:p w14:paraId="4B94C0A4" w14:textId="4773C23D" w:rsidR="0051667D" w:rsidRPr="00164128" w:rsidRDefault="0051667D" w:rsidP="00264A93">
            <w:r w:rsidRPr="00164128">
              <w:t>Myocardial infarction</w:t>
            </w:r>
          </w:p>
        </w:tc>
        <w:tc>
          <w:tcPr>
            <w:tcW w:w="1017" w:type="pct"/>
            <w:vAlign w:val="center"/>
          </w:tcPr>
          <w:p w14:paraId="24AF2481" w14:textId="224B9082" w:rsidR="0051667D" w:rsidRPr="00164128" w:rsidRDefault="0051667D" w:rsidP="00264A93">
            <w:proofErr w:type="spellStart"/>
            <w:r w:rsidRPr="00164128">
              <w:t>Nikpay</w:t>
            </w:r>
            <w:proofErr w:type="spellEnd"/>
            <w:r w:rsidRPr="00164128">
              <w:t xml:space="preserve"> (2015)</w:t>
            </w:r>
            <w:r w:rsidR="00A605E2" w:rsidRPr="00164128">
              <w:t xml:space="preserve"> </w:t>
            </w:r>
            <w:r w:rsidR="00A605E2" w:rsidRPr="00164128">
              <w:fldChar w:fldCharType="begin"/>
            </w:r>
            <w:r w:rsidR="00A605E2" w:rsidRPr="00164128">
              <w:instrText xml:space="preserve"> ADDIN ZOTERO_ITEM CSL_CITATION {"citationID":"a26153511mu","properties":{"formattedCitation":"[7]","plainCitation":"[7]"},"citationItems":[{"id":2430,"uris":["http://zotero.org/users/2782891/items/USF9MQIR"],"uri":["http://zotero.org/users/2782891/items/USF9MQIR"],"itemData":{"id":2430,"type":"article-journal","title":"A comprehensive 1,000 Genomes-based genome-wide association meta-analysis of coronary artery disease","container-title":"Nature Genetics","page":"1121-1130","volume":"47","issue":"10","source":"PubMed","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A605E2" w:rsidRPr="00164128">
              <w:rPr>
                <w:rFonts w:ascii="Cambria Math" w:hAnsi="Cambria Math" w:cs="Cambria Math"/>
              </w:rPr>
              <w:instrText>∼</w:instrText>
            </w:r>
            <w:r w:rsidR="00A605E2" w:rsidRPr="00164128">
              <w:instrText xml:space="preserve">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DOI":"10.1038/ng.3396","ISSN":"1546-1718","note":"PMID: 26343387\nPMCID: PMC4589895","journalAbbreviation":"Nat. Genet.","language":"eng","author":[{"family":"Nikpay","given":"Majid"},{"family":"Goel","given":"Anuj"},{"family":"Won","given":"Hong-Hee"},{"family":"Hall","given":"Leanne M."},{"family":"Willenborg","given":"Christina"},{"family":"Kanoni","given":"Stavroula"},{"family":"Saleheen","given":"Danish"},{"family":"Kyriakou","given":"Theodosios"},{"family":"Nelson","given":"Christopher P."},{"family":"Hopewell","given":"Jemma C."},{"family":"Webb","given":"Thomas R."},{"family":"Zeng","given":"Lingyao"},{"family":"Dehghan","given":"Abbas"},{"family":"Alver","given":"Maris"},{"family":"Armasu","given":"Sebastian M."},{"family":"Auro","given":"Kirsi"},{"family":"Bjonnes","given":"Andrew"},{"family":"Chasman","given":"Daniel I."},{"family":"Chen","given":"Shufeng"},{"family":"Ford","given":"Ian"},{"family":"Franceschini","given":"Nora"},{"family":"Gieger","given":"Christian"},{"family":"Grace","given":"Christopher"},{"family":"Gustafsson","given":"Stefan"},{"family":"Huang","given":"Jie"},{"family":"Hwang","given":"Shih-Jen"},{"family":"Kim","given":"Yun Kyoung"},{"family":"Kleber","given":"Marcus E."},{"family":"Lau","given":"King Wai"},{"family":"Lu","given":"Xiangfeng"},{"family":"Lu","given":"Yingchang"},{"family":"Lyytikäinen","given":"Leo-Pekka"},{"family":"Mihailov","given":"Evelin"},{"family":"Morrison","given":"Alanna C."},{"family":"Pervjakova","given":"Natalia"},{"family":"Qu","given":"Liming"},{"family":"Rose","given":"Lynda M."},{"family":"Salfati","given":"Elias"},{"family":"Saxena","given":"Richa"},{"family":"Scholz","given":"Markus"},{"family":"Smith","given":"Albert V."},{"family":"Tikkanen","given":"Emmi"},{"family":"Uitterlinden","given":"Andre"},{"family":"Yang","given":"Xueli"},{"family":"Zhang","given":"Weihua"},{"family":"Zhao","given":"Wei"},{"family":"Andrade","given":"Mariza","non-dropping-particle":"de"},{"family":"Vries","given":"Paul S.","non-dropping-particle":"de"},{"family":"Zuydam","given":"Natalie R.","non-dropping-particle":"van"},{"family":"Anand","given":"Sonia S."},{"family":"Bertram","given":"Lars"},{"family":"Beutner","given":"Frank"},{"family":"Dedoussis","given":"George"},{"family":"Frossard","given":"Philippe"},{"family":"Gauguier","given":"Dominique"},{"family":"Goodall","given":"Alison H."},{"family":"Gottesman","given":"Omri"},{"family":"Haber","given":"Marc"},{"family":"Han","given":"Bok-Ghee"},{"family":"Huang","given":"Jianfeng"},{"family":"Jalilzadeh","given":"Shapour"},{"family":"Kessler","given":"Thorsten"},{"family":"König","given":"Inke R."},{"family":"Lannfelt","given":"Lars"},{"family":"Lieb","given":"Wolfgang"},{"family":"Lind","given":"Lars"},{"family":"Lindgren","given":"Cecilia M."},{"family":"Lokki","given":"Marja-Liisa"},{"family":"Magnusson","given":"Patrik K."},{"family":"Mallick","given":"Nadeem H."},{"family":"Mehra","given":"Narinder"},{"family":"Meitinger","given":"Thomas"},{"family":"Memon","given":"Fazal-Ur-Rehman"},{"family":"Morris","given":"Andrew P."},{"family":"Nieminen","given":"Markku S."},{"family":"Pedersen","given":"Nancy L."},{"family":"Peters","given":"Annette"},{"family":"Rallidis","given":"Loukianos S."},{"family":"Rasheed","given":"Asif"},{"family":"Samuel","given":"Maria"},{"family":"Shah","given":"Svati H."},{"family":"Sinisalo","given":"Juha"},{"family":"Stirrups","given":"Kathleen E."},{"family":"Trompet","given":"Stella"},{"family":"Wang","given":"Laiyuan"},{"family":"Zaman","given":"Khan S."},{"family":"Ardissino","given":"Diego"},{"family":"Boerwinkle","given":"Eric"},{"family":"Borecki","given":"Ingrid B."},{"family":"Bottinger","given":"Erwin P."},{"family":"Buring","given":"Julie E."},{"family":"Chambers","given":"John C."},{"family":"Collins","given":"Rory"},{"family":"Cupples","given":"L. Adrienne"},{"family":"Danesh","given":"John"},{"family":"Demuth","given":"Ilja"},{"family":"Elosua","given":"Roberto"},{"family":"Epstein","given":"Stephen E."},{"family":"Esko","given":"Tõnu"},{"family":"Feitosa","given":"Mary F."},{"family":"Franco","given":"Oscar H."},{"family":"Franzosi","given":"Maria Grazia"},{"family":"Granger","given":"Christopher B."},{"family":"Gu","given":"Dongfeng"},{"family":"Gudnason","given":"Vilmundur"},{"family":"Hall","given":"Alistair S."},{"family":"Hamsten","given":"Anders"},{"family":"Harris","given":"Tamara B."},{"family":"Hazen","given":"Stanley L."},{"family":"Hengstenberg","given":"Christian"},{"family":"Hofman","given":"Albert"},{"family":"Ingelsson","given":"Erik"},{"family":"Iribarren","given":"Carlos"},{"family":"Jukema","given":"J. Wouter"},{"family":"Karhunen","given":"Pekka J."},{"family":"Kim","given":"Bong-Jo"},{"family":"Kooner","given":"Jaspal S."},{"family":"Kullo","given":"Iftikhar J."},{"family":"Lehtimäki","given":"Terho"},{"family":"Loos","given":"Ruth J. F."},{"family":"Melander","given":"Olle"},{"family":"Metspalu","given":"Andres"},{"family":"März","given":"Winfried"},{"family":"Palmer","given":"Colin N."},{"family":"Perola","given":"Markus"},{"family":"Quertermous","given":"Thomas"},{"family":"Rader","given":"Daniel J."},{"family":"Ridker","given":"Paul M."},{"family":"Ripatti","given":"Samuli"},{"family":"Roberts","given":"Robert"},{"family":"Salomaa","given":"Veikko"},{"family":"Sanghera","given":"Dharambir K."},{"family":"Schwartz","given":"Stephen M."},{"family":"Seedorf","given":"Udo"},{"family":"Stewart","given":"Alexandre F."},{"family":"Stott","given":"David J."},{"family":"Thiery","given":"Joachim"},{"family":"Zalloua","given":"Pierre A."},{"family":"O'Donnell","given":"Christopher J."},{"family":"Reilly","given":"Muredach P."},{"family":"Assimes","given":"Themistocles L."},{"family":"Thompson","given":"John R."},{"family":"Erdmann","given":"Jeanette"},{"family":"Clarke","given":"Robert"},{"family":"Watkins","given":"Hugh"},{"family":"Kathiresan","given":"Sekar"},{"family":"McPherson","given":"Ruth"},{"family":"Deloukas","given":"Panos"},{"family":"Schunkert","given":"Heribert"},{"family":"Samani","given":"Nilesh J."},{"family":"Farrall","given":"Martin"}],"issued":{"date-parts":[["2015",10]]}}}],"schema":"https://github.com/citation-style-language/schema/raw/master/csl-citation.json"} </w:instrText>
            </w:r>
            <w:r w:rsidR="00A605E2" w:rsidRPr="00164128">
              <w:fldChar w:fldCharType="separate"/>
            </w:r>
            <w:r w:rsidR="00A605E2" w:rsidRPr="00164128">
              <w:rPr>
                <w:rFonts w:ascii="Calibri Light" w:hAnsi="Calibri Light"/>
              </w:rPr>
              <w:t>[7]</w:t>
            </w:r>
            <w:r w:rsidR="00A605E2" w:rsidRPr="00164128">
              <w:fldChar w:fldCharType="end"/>
            </w:r>
          </w:p>
        </w:tc>
        <w:tc>
          <w:tcPr>
            <w:tcW w:w="746" w:type="pct"/>
            <w:vAlign w:val="center"/>
          </w:tcPr>
          <w:p w14:paraId="6E1822EE" w14:textId="59643BC7" w:rsidR="0051667D" w:rsidRPr="00164128" w:rsidRDefault="0051667D" w:rsidP="00264A93">
            <w:proofErr w:type="spellStart"/>
            <w:r w:rsidRPr="00164128">
              <w:t>CARDIoGRAM</w:t>
            </w:r>
            <w:proofErr w:type="spellEnd"/>
            <w:r w:rsidR="00164128">
              <w:t xml:space="preserve"> </w:t>
            </w:r>
            <w:r w:rsidRPr="00164128">
              <w:t>plusC4D</w:t>
            </w:r>
          </w:p>
        </w:tc>
        <w:tc>
          <w:tcPr>
            <w:tcW w:w="542" w:type="pct"/>
            <w:vAlign w:val="center"/>
          </w:tcPr>
          <w:p w14:paraId="2F00FBE6" w14:textId="103EF838" w:rsidR="0051667D" w:rsidRPr="00164128" w:rsidRDefault="0051667D" w:rsidP="00264A93">
            <w:pPr>
              <w:rPr>
                <w:shd w:val="clear" w:color="auto" w:fill="FFFFFF"/>
              </w:rPr>
            </w:pPr>
            <w:r w:rsidRPr="00164128">
              <w:rPr>
                <w:shd w:val="clear" w:color="auto" w:fill="FFFFFF"/>
              </w:rPr>
              <w:t>171875</w:t>
            </w:r>
          </w:p>
        </w:tc>
        <w:tc>
          <w:tcPr>
            <w:tcW w:w="610" w:type="pct"/>
            <w:vAlign w:val="center"/>
          </w:tcPr>
          <w:p w14:paraId="53CC6EB6" w14:textId="52A08CD6" w:rsidR="0051667D" w:rsidRPr="00164128" w:rsidRDefault="0051667D" w:rsidP="00264A93">
            <w:r w:rsidRPr="00164128">
              <w:t>Mixed</w:t>
            </w:r>
          </w:p>
        </w:tc>
        <w:tc>
          <w:tcPr>
            <w:tcW w:w="664" w:type="pct"/>
            <w:vAlign w:val="center"/>
          </w:tcPr>
          <w:p w14:paraId="64C012E2" w14:textId="123902DD" w:rsidR="0051667D" w:rsidRPr="00164128" w:rsidRDefault="0051667D" w:rsidP="00264A93">
            <w:r w:rsidRPr="00164128">
              <w:t>Males and females</w:t>
            </w:r>
          </w:p>
        </w:tc>
      </w:tr>
      <w:tr w:rsidR="00164128" w:rsidRPr="00164128" w14:paraId="5B0E0747" w14:textId="77777777" w:rsidTr="00164128">
        <w:tc>
          <w:tcPr>
            <w:tcW w:w="338" w:type="pct"/>
            <w:vAlign w:val="center"/>
          </w:tcPr>
          <w:p w14:paraId="32478BA1" w14:textId="0231E089" w:rsidR="0051667D" w:rsidRPr="00164128" w:rsidRDefault="00164128" w:rsidP="00264A93">
            <w:r>
              <w:t>7</w:t>
            </w:r>
          </w:p>
        </w:tc>
        <w:tc>
          <w:tcPr>
            <w:tcW w:w="1083" w:type="pct"/>
            <w:vAlign w:val="center"/>
          </w:tcPr>
          <w:p w14:paraId="7DC4780D" w14:textId="5B42FF86" w:rsidR="0051667D" w:rsidRPr="00164128" w:rsidRDefault="0051667D" w:rsidP="00264A93">
            <w:r w:rsidRPr="00164128">
              <w:t>Coronary heart disease</w:t>
            </w:r>
          </w:p>
        </w:tc>
        <w:tc>
          <w:tcPr>
            <w:tcW w:w="1017" w:type="pct"/>
            <w:vAlign w:val="center"/>
          </w:tcPr>
          <w:p w14:paraId="753E7F62" w14:textId="0288626B" w:rsidR="0051667D" w:rsidRPr="00164128" w:rsidRDefault="0051667D" w:rsidP="00264A93">
            <w:proofErr w:type="spellStart"/>
            <w:r w:rsidRPr="00164128">
              <w:t>Nikpay</w:t>
            </w:r>
            <w:proofErr w:type="spellEnd"/>
            <w:r w:rsidRPr="00164128">
              <w:t xml:space="preserve"> (2015)</w:t>
            </w:r>
            <w:r w:rsidR="00164128" w:rsidRPr="00164128">
              <w:t xml:space="preserve"> </w:t>
            </w:r>
            <w:r w:rsidR="00164128" w:rsidRPr="00164128">
              <w:fldChar w:fldCharType="begin"/>
            </w:r>
            <w:r w:rsidR="00164128" w:rsidRPr="00164128">
              <w:instrText xml:space="preserve"> ADDIN ZOTERO_ITEM CSL_CITATION {"citationID":"a26153511mu","properties":{"formattedCitation":"[7]","plainCitation":"[7]"},"citationItems":[{"id":2430,"uris":["http://zotero.org/users/2782891/items/USF9MQIR"],"uri":["http://zotero.org/users/2782891/items/USF9MQIR"],"itemData":{"id":2430,"type":"article-journal","title":"A comprehensive 1,000 Genomes-based genome-wide association meta-analysis of coronary artery disease","container-title":"Nature Genetics","page":"1121-1130","volume":"47","issue":"10","source":"PubMed","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164128" w:rsidRPr="00164128">
              <w:rPr>
                <w:rFonts w:ascii="Cambria Math" w:hAnsi="Cambria Math" w:cs="Cambria Math"/>
              </w:rPr>
              <w:instrText>∼</w:instrText>
            </w:r>
            <w:r w:rsidR="00164128" w:rsidRPr="00164128">
              <w:instrText xml:space="preserve">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DOI":"10.1038/ng.3396","ISSN":"1546-1718","note":"PMID: 26343387\nPMCID: PMC4589895","journalAbbreviation":"Nat. Genet.","language":"eng","author":[{"family":"Nikpay","given":"Majid"},{"family":"Goel","given":"Anuj"},{"family":"Won","given":"Hong-Hee"},{"family":"Hall","given":"Leanne M."},{"family":"Willenborg","given":"Christina"},{"family":"Kanoni","given":"Stavroula"},{"family":"Saleheen","given":"Danish"},{"family":"Kyriakou","given":"Theodosios"},{"family":"Nelson","given":"Christopher P."},{"family":"Hopewell","given":"Jemma C."},{"family":"Webb","given":"Thomas R."},{"family":"Zeng","given":"Lingyao"},{"family":"Dehghan","given":"Abbas"},{"family":"Alver","given":"Maris"},{"family":"Armasu","given":"Sebastian M."},{"family":"Auro","given":"Kirsi"},{"family":"Bjonnes","given":"Andrew"},{"family":"Chasman","given":"Daniel I."},{"family":"Chen","given":"Shufeng"},{"family":"Ford","given":"Ian"},{"family":"Franceschini","given":"Nora"},{"family":"Gieger","given":"Christian"},{"family":"Grace","given":"Christopher"},{"family":"Gustafsson","given":"Stefan"},{"family":"Huang","given":"Jie"},{"family":"Hwang","given":"Shih-Jen"},{"family":"Kim","given":"Yun Kyoung"},{"family":"Kleber","given":"Marcus E."},{"family":"Lau","given":"King Wai"},{"family":"Lu","given":"Xiangfeng"},{"family":"Lu","given":"Yingchang"},{"family":"Lyytikäinen","given":"Leo-Pekka"},{"family":"Mihailov","given":"Evelin"},{"family":"Morrison","given":"Alanna C."},{"family":"Pervjakova","given":"Natalia"},{"family":"Qu","given":"Liming"},{"family":"Rose","given":"Lynda M."},{"family":"Salfati","given":"Elias"},{"family":"Saxena","given":"Richa"},{"family":"Scholz","given":"Markus"},{"family":"Smith","given":"Albert V."},{"family":"Tikkanen","given":"Emmi"},{"family":"Uitterlinden","given":"Andre"},{"family":"Yang","given":"Xueli"},{"family":"Zhang","given":"Weihua"},{"family":"Zhao","given":"Wei"},{"family":"Andrade","given":"Mariza","non-dropping-particle":"de"},{"family":"Vries","given":"Paul S.","non-dropping-particle":"de"},{"family":"Zuydam","given":"Natalie R.","non-dropping-particle":"van"},{"family":"Anand","given":"Sonia S."},{"family":"Bertram","given":"Lars"},{"family":"Beutner","given":"Frank"},{"family":"Dedoussis","given":"George"},{"family":"Frossard","given":"Philippe"},{"family":"Gauguier","given":"Dominique"},{"family":"Goodall","given":"Alison H."},{"family":"Gottesman","given":"Omri"},{"family":"Haber","given":"Marc"},{"family":"Han","given":"Bok-Ghee"},{"family":"Huang","given":"Jianfeng"},{"family":"Jalilzadeh","given":"Shapour"},{"family":"Kessler","given":"Thorsten"},{"family":"König","given":"Inke R."},{"family":"Lannfelt","given":"Lars"},{"family":"Lieb","given":"Wolfgang"},{"family":"Lind","given":"Lars"},{"family":"Lindgren","given":"Cecilia M."},{"family":"Lokki","given":"Marja-Liisa"},{"family":"Magnusson","given":"Patrik K."},{"family":"Mallick","given":"Nadeem H."},{"family":"Mehra","given":"Narinder"},{"family":"Meitinger","given":"Thomas"},{"family":"Memon","given":"Fazal-Ur-Rehman"},{"family":"Morris","given":"Andrew P."},{"family":"Nieminen","given":"Markku S."},{"family":"Pedersen","given":"Nancy L."},{"family":"Peters","given":"Annette"},{"family":"Rallidis","given":"Loukianos S."},{"family":"Rasheed","given":"Asif"},{"family":"Samuel","given":"Maria"},{"family":"Shah","given":"Svati H."},{"family":"Sinisalo","given":"Juha"},{"family":"Stirrups","given":"Kathleen E."},{"family":"Trompet","given":"Stella"},{"family":"Wang","given":"Laiyuan"},{"family":"Zaman","given":"Khan S."},{"family":"Ardissino","given":"Diego"},{"family":"Boerwinkle","given":"Eric"},{"family":"Borecki","given":"Ingrid B."},{"family":"Bottinger","given":"Erwin P."},{"family":"Buring","given":"Julie E."},{"family":"Chambers","given":"John C."},{"family":"Collins","given":"Rory"},{"family":"Cupples","given":"L. Adrienne"},{"family":"Danesh","given":"John"},{"family":"Demuth","given":"Ilja"},{"family":"Elosua","given":"Roberto"},{"family":"Epstein","given":"Stephen E."},{"family":"Esko","given":"Tõnu"},{"family":"Feitosa","given":"Mary F."},{"family":"Franco","given":"Oscar H."},{"family":"Franzosi","given":"Maria Grazia"},{"family":"Granger","given":"Christopher B."},{"family":"Gu","given":"Dongfeng"},{"family":"Gudnason","given":"Vilmundur"},{"family":"Hall","given":"Alistair S."},{"family":"Hamsten","given":"Anders"},{"family":"Harris","given":"Tamara B."},{"family":"Hazen","given":"Stanley L."},{"family":"Hengstenberg","given":"Christian"},{"family":"Hofman","given":"Albert"},{"family":"Ingelsson","given":"Erik"},{"family":"Iribarren","given":"Carlos"},{"family":"Jukema","given":"J. Wouter"},{"family":"Karhunen","given":"Pekka J."},{"family":"Kim","given":"Bong-Jo"},{"family":"Kooner","given":"Jaspal S."},{"family":"Kullo","given":"Iftikhar J."},{"family":"Lehtimäki","given":"Terho"},{"family":"Loos","given":"Ruth J. F."},{"family":"Melander","given":"Olle"},{"family":"Metspalu","given":"Andres"},{"family":"März","given":"Winfried"},{"family":"Palmer","given":"Colin N."},{"family":"Perola","given":"Markus"},{"family":"Quertermous","given":"Thomas"},{"family":"Rader","given":"Daniel J."},{"family":"Ridker","given":"Paul M."},{"family":"Ripatti","given":"Samuli"},{"family":"Roberts","given":"Robert"},{"family":"Salomaa","given":"Veikko"},{"family":"Sanghera","given":"Dharambir K."},{"family":"Schwartz","given":"Stephen M."},{"family":"Seedorf","given":"Udo"},{"family":"Stewart","given":"Alexandre F."},{"family":"Stott","given":"David J."},{"family":"Thiery","given":"Joachim"},{"family":"Zalloua","given":"Pierre A."},{"family":"O'Donnell","given":"Christopher J."},{"family":"Reilly","given":"Muredach P."},{"family":"Assimes","given":"Themistocles L."},{"family":"Thompson","given":"John R."},{"family":"Erdmann","given":"Jeanette"},{"family":"Clarke","given":"Robert"},{"family":"Watkins","given":"Hugh"},{"family":"Kathiresan","given":"Sekar"},{"family":"McPherson","given":"Ruth"},{"family":"Deloukas","given":"Panos"},{"family":"Schunkert","given":"Heribert"},{"family":"Samani","given":"Nilesh J."},{"family":"Farrall","given":"Martin"}],"issued":{"date-parts":[["2015",10]]}}}],"schema":"https://github.com/citation-style-language/schema/raw/master/csl-citation.json"} </w:instrText>
            </w:r>
            <w:r w:rsidR="00164128" w:rsidRPr="00164128">
              <w:fldChar w:fldCharType="separate"/>
            </w:r>
            <w:r w:rsidR="00164128" w:rsidRPr="00164128">
              <w:rPr>
                <w:rFonts w:ascii="Calibri Light" w:hAnsi="Calibri Light"/>
              </w:rPr>
              <w:t>[7]</w:t>
            </w:r>
            <w:r w:rsidR="00164128" w:rsidRPr="00164128">
              <w:fldChar w:fldCharType="end"/>
            </w:r>
          </w:p>
        </w:tc>
        <w:tc>
          <w:tcPr>
            <w:tcW w:w="746" w:type="pct"/>
            <w:vAlign w:val="center"/>
          </w:tcPr>
          <w:p w14:paraId="79A9CBC2" w14:textId="75562AB7" w:rsidR="0051667D" w:rsidRPr="00164128" w:rsidRDefault="0051667D" w:rsidP="00264A93">
            <w:proofErr w:type="spellStart"/>
            <w:r w:rsidRPr="00164128">
              <w:t>CARDIoGRAM</w:t>
            </w:r>
            <w:proofErr w:type="spellEnd"/>
            <w:r w:rsidR="00164128">
              <w:t xml:space="preserve"> </w:t>
            </w:r>
            <w:r w:rsidRPr="00164128">
              <w:t>plusC4D</w:t>
            </w:r>
          </w:p>
        </w:tc>
        <w:tc>
          <w:tcPr>
            <w:tcW w:w="542" w:type="pct"/>
            <w:vAlign w:val="center"/>
          </w:tcPr>
          <w:p w14:paraId="01FAC6BE" w14:textId="5906BFA1" w:rsidR="0051667D" w:rsidRPr="00164128" w:rsidRDefault="0051667D" w:rsidP="00264A93">
            <w:pPr>
              <w:rPr>
                <w:shd w:val="clear" w:color="auto" w:fill="FFFFFF"/>
              </w:rPr>
            </w:pPr>
            <w:r w:rsidRPr="00164128">
              <w:rPr>
                <w:shd w:val="clear" w:color="auto" w:fill="FFFFFF"/>
              </w:rPr>
              <w:t>171875</w:t>
            </w:r>
          </w:p>
        </w:tc>
        <w:tc>
          <w:tcPr>
            <w:tcW w:w="610" w:type="pct"/>
            <w:vAlign w:val="center"/>
          </w:tcPr>
          <w:p w14:paraId="0CA724D8" w14:textId="72F27A19" w:rsidR="0051667D" w:rsidRPr="00164128" w:rsidRDefault="0051667D" w:rsidP="00264A93">
            <w:r w:rsidRPr="00164128">
              <w:t>Mixed</w:t>
            </w:r>
          </w:p>
        </w:tc>
        <w:tc>
          <w:tcPr>
            <w:tcW w:w="664" w:type="pct"/>
            <w:vAlign w:val="center"/>
          </w:tcPr>
          <w:p w14:paraId="033D2055" w14:textId="302F92A8" w:rsidR="0051667D" w:rsidRPr="00164128" w:rsidRDefault="0051667D" w:rsidP="00264A93">
            <w:r w:rsidRPr="00164128">
              <w:t>Males and females</w:t>
            </w:r>
          </w:p>
        </w:tc>
      </w:tr>
    </w:tbl>
    <w:p w14:paraId="30461C3B" w14:textId="38A8DB96" w:rsidR="007E4EB9" w:rsidRDefault="007E4EB9" w:rsidP="00264A93"/>
    <w:p w14:paraId="08DD735C" w14:textId="2F923027" w:rsidR="00D30087" w:rsidRPr="0007601D" w:rsidRDefault="00D30087" w:rsidP="00264A93">
      <w:pPr>
        <w:pStyle w:val="ListParagraph"/>
        <w:numPr>
          <w:ilvl w:val="0"/>
          <w:numId w:val="5"/>
        </w:numPr>
        <w:rPr>
          <w:u w:val="single"/>
        </w:rPr>
      </w:pPr>
      <w:r>
        <w:t>Specify the analysis settings:</w:t>
      </w:r>
    </w:p>
    <w:p w14:paraId="424D6E6D" w14:textId="77777777" w:rsidR="0007601D" w:rsidRPr="00D30087" w:rsidRDefault="0007601D" w:rsidP="00264A93">
      <w:pPr>
        <w:pStyle w:val="ListParagraph"/>
      </w:pPr>
    </w:p>
    <w:p w14:paraId="40B1E565" w14:textId="039CBFCA" w:rsidR="00D30087" w:rsidRDefault="00D30087" w:rsidP="00264A93">
      <w:pPr>
        <w:pStyle w:val="ListParagraph"/>
        <w:numPr>
          <w:ilvl w:val="0"/>
          <w:numId w:val="4"/>
        </w:numPr>
      </w:pPr>
      <w:r>
        <w:t>Set LD clumping to ‘</w:t>
      </w:r>
      <w:r w:rsidRPr="00D30087">
        <w:t>Do not check for LD between SNPs</w:t>
      </w:r>
      <w:r>
        <w:t xml:space="preserve">’ (as this was </w:t>
      </w:r>
      <w:r w:rsidR="002F175F">
        <w:t>done</w:t>
      </w:r>
      <w:r>
        <w:t xml:space="preserve"> in step 2)</w:t>
      </w:r>
    </w:p>
    <w:p w14:paraId="6F9AE1B5" w14:textId="3A92D7C9" w:rsidR="00D30087" w:rsidRDefault="0007601D" w:rsidP="00264A93">
      <w:pPr>
        <w:pStyle w:val="ListParagraph"/>
        <w:numPr>
          <w:ilvl w:val="0"/>
          <w:numId w:val="4"/>
        </w:numPr>
      </w:pPr>
      <w:r>
        <w:t xml:space="preserve">Specify that </w:t>
      </w:r>
      <w:r w:rsidR="00D30087">
        <w:t>LD proxies</w:t>
      </w:r>
      <w:r>
        <w:t xml:space="preserve"> are permitted</w:t>
      </w:r>
      <w:r w:rsidR="00D30087">
        <w:t xml:space="preserve"> with a minimum </w:t>
      </w:r>
      <w:r>
        <w:t xml:space="preserve">LD R squared value </w:t>
      </w:r>
      <w:r w:rsidR="00D30087">
        <w:t xml:space="preserve">of 0.8 and ensure ‘Allow palindromic SNPs?’ is ticked with the </w:t>
      </w:r>
      <w:r>
        <w:t>MAF</w:t>
      </w:r>
      <w:r w:rsidR="00D30087">
        <w:t xml:space="preserve"> threshold set to 0.3</w:t>
      </w:r>
    </w:p>
    <w:p w14:paraId="6357B14B" w14:textId="26C8F882" w:rsidR="0051667D" w:rsidRDefault="00D30087" w:rsidP="00264A93">
      <w:pPr>
        <w:pStyle w:val="ListParagraph"/>
        <w:numPr>
          <w:ilvl w:val="0"/>
          <w:numId w:val="4"/>
        </w:numPr>
      </w:pPr>
      <w:r>
        <w:t>Set allele harmonisation to ‘</w:t>
      </w:r>
      <w:r w:rsidRPr="00D30087">
        <w:t>Attempt to align strands for palindromic SNPs</w:t>
      </w:r>
      <w:r>
        <w:t>’</w:t>
      </w:r>
    </w:p>
    <w:p w14:paraId="7257A261" w14:textId="1700FC08" w:rsidR="0007601D" w:rsidRDefault="00D30087" w:rsidP="00264A93">
      <w:pPr>
        <w:pStyle w:val="ListParagraph"/>
        <w:numPr>
          <w:ilvl w:val="0"/>
          <w:numId w:val="4"/>
        </w:numPr>
      </w:pPr>
      <w:r>
        <w:t>Select the MR Egger, weighted median, weighted mode and inverse variance weighted methods for analys</w:t>
      </w:r>
      <w:r w:rsidR="0007601D">
        <w:t>is.</w:t>
      </w:r>
    </w:p>
    <w:p w14:paraId="1BD17947" w14:textId="77777777" w:rsidR="00264A93" w:rsidRDefault="00264A93" w:rsidP="00264A93"/>
    <w:p w14:paraId="1DFCE0F6" w14:textId="40CB0159" w:rsidR="0007601D" w:rsidRDefault="0007601D" w:rsidP="00264A93">
      <w:pPr>
        <w:pStyle w:val="ListParagraph"/>
        <w:numPr>
          <w:ilvl w:val="0"/>
          <w:numId w:val="5"/>
        </w:numPr>
      </w:pPr>
      <w:r>
        <w:lastRenderedPageBreak/>
        <w:t xml:space="preserve">Perform the MR analysis and save the results, including the citations that are to be referenced in any published work arising from this analysis.  </w:t>
      </w:r>
    </w:p>
    <w:p w14:paraId="25415084" w14:textId="77777777" w:rsidR="00416B93" w:rsidRDefault="00416B93" w:rsidP="00416B93">
      <w:pPr>
        <w:pStyle w:val="ListParagraph"/>
        <w:ind w:left="0"/>
      </w:pPr>
    </w:p>
    <w:p w14:paraId="55BA9ADD" w14:textId="7FE786B9" w:rsidR="00416B93" w:rsidRDefault="00416B93" w:rsidP="00416B93">
      <w:pPr>
        <w:pStyle w:val="ListParagraph"/>
        <w:ind w:left="0"/>
      </w:pPr>
      <w:r>
        <w:t>Note: result files are indexed according to the MR-Base IDs listed above.</w:t>
      </w:r>
    </w:p>
    <w:p w14:paraId="3B574C91" w14:textId="77777777" w:rsidR="00EE466B" w:rsidRDefault="00EE466B" w:rsidP="00416B93">
      <w:pPr>
        <w:pStyle w:val="ListParagraph"/>
        <w:ind w:left="0"/>
      </w:pPr>
      <w:bookmarkStart w:id="2" w:name="_Hlk534985310"/>
    </w:p>
    <w:p w14:paraId="1FBE3A92" w14:textId="09E9E68F" w:rsidR="00EE466B" w:rsidRDefault="00EE466B" w:rsidP="00EE466B">
      <w:pPr>
        <w:pStyle w:val="Heading2"/>
      </w:pPr>
      <w:r>
        <w:t>Analysis R code</w:t>
      </w:r>
    </w:p>
    <w:p w14:paraId="6D3EC00E" w14:textId="1B5ADD90" w:rsidR="00EE466B" w:rsidRDefault="00EE466B" w:rsidP="00EE466B"/>
    <w:p w14:paraId="07F29630" w14:textId="02699E3D" w:rsidR="00EE466B" w:rsidRPr="00EE466B" w:rsidRDefault="00EE466B" w:rsidP="00EE466B">
      <w:r>
        <w:t>MR-Base provides the analysis R code as an output. The R code for this analysis is provided below:</w:t>
      </w:r>
    </w:p>
    <w:bookmarkEnd w:id="2"/>
    <w:p w14:paraId="55AF6DA0" w14:textId="460D743B" w:rsidR="00EE466B" w:rsidRDefault="00EE466B" w:rsidP="00EE466B"/>
    <w:p w14:paraId="44C53032" w14:textId="77777777" w:rsidR="00EE466B" w:rsidRPr="00EE466B" w:rsidRDefault="00EE466B" w:rsidP="00EE466B">
      <w:pPr>
        <w:rPr>
          <w:rFonts w:ascii="Courier New" w:hAnsi="Courier New" w:cs="Courier New"/>
        </w:rPr>
      </w:pPr>
      <w:proofErr w:type="gramStart"/>
      <w:r w:rsidRPr="00EE466B">
        <w:rPr>
          <w:rFonts w:ascii="Courier New" w:hAnsi="Courier New" w:cs="Courier New"/>
        </w:rPr>
        <w:t>library(</w:t>
      </w:r>
      <w:proofErr w:type="gramEnd"/>
      <w:r w:rsidRPr="00EE466B">
        <w:rPr>
          <w:rFonts w:ascii="Courier New" w:hAnsi="Courier New" w:cs="Courier New"/>
        </w:rPr>
        <w:t>TwoSampleMR)</w:t>
      </w:r>
    </w:p>
    <w:p w14:paraId="5BD6BB57" w14:textId="77777777" w:rsidR="00EE466B" w:rsidRPr="00EE466B" w:rsidRDefault="00EE466B" w:rsidP="00EE466B">
      <w:pPr>
        <w:rPr>
          <w:rFonts w:ascii="Courier New" w:hAnsi="Courier New" w:cs="Courier New"/>
        </w:rPr>
      </w:pPr>
      <w:proofErr w:type="spellStart"/>
      <w:r w:rsidRPr="00EE466B">
        <w:rPr>
          <w:rFonts w:ascii="Courier New" w:hAnsi="Courier New" w:cs="Courier New"/>
        </w:rPr>
        <w:t>ao</w:t>
      </w:r>
      <w:proofErr w:type="spellEnd"/>
      <w:r w:rsidRPr="00EE466B">
        <w:rPr>
          <w:rFonts w:ascii="Courier New" w:hAnsi="Courier New" w:cs="Courier New"/>
        </w:rPr>
        <w:t xml:space="preserve"> &lt;- </w:t>
      </w:r>
      <w:proofErr w:type="spellStart"/>
      <w:r w:rsidRPr="00EE466B">
        <w:rPr>
          <w:rFonts w:ascii="Courier New" w:hAnsi="Courier New" w:cs="Courier New"/>
        </w:rPr>
        <w:t>available_</w:t>
      </w:r>
      <w:proofErr w:type="gramStart"/>
      <w:r w:rsidRPr="00EE466B">
        <w:rPr>
          <w:rFonts w:ascii="Courier New" w:hAnsi="Courier New" w:cs="Courier New"/>
        </w:rPr>
        <w:t>outcomes</w:t>
      </w:r>
      <w:proofErr w:type="spellEnd"/>
      <w:r w:rsidRPr="00EE466B">
        <w:rPr>
          <w:rFonts w:ascii="Courier New" w:hAnsi="Courier New" w:cs="Courier New"/>
        </w:rPr>
        <w:t>(</w:t>
      </w:r>
      <w:proofErr w:type="gramEnd"/>
      <w:r w:rsidRPr="00EE466B">
        <w:rPr>
          <w:rFonts w:ascii="Courier New" w:hAnsi="Courier New" w:cs="Courier New"/>
        </w:rPr>
        <w:t>)</w:t>
      </w:r>
    </w:p>
    <w:p w14:paraId="57DDD5E4" w14:textId="77777777" w:rsidR="00EE466B" w:rsidRPr="00EE466B" w:rsidRDefault="00EE466B" w:rsidP="00EE466B">
      <w:pPr>
        <w:rPr>
          <w:rFonts w:ascii="Courier New" w:hAnsi="Courier New" w:cs="Courier New"/>
        </w:rPr>
      </w:pPr>
      <w:proofErr w:type="spellStart"/>
      <w:r w:rsidRPr="00EE466B">
        <w:rPr>
          <w:rFonts w:ascii="Courier New" w:hAnsi="Courier New" w:cs="Courier New"/>
        </w:rPr>
        <w:t>exposure_dat</w:t>
      </w:r>
      <w:proofErr w:type="spellEnd"/>
      <w:r w:rsidRPr="00EE466B">
        <w:rPr>
          <w:rFonts w:ascii="Courier New" w:hAnsi="Courier New" w:cs="Courier New"/>
        </w:rPr>
        <w:t xml:space="preserve"> &lt;- </w:t>
      </w:r>
      <w:proofErr w:type="spellStart"/>
      <w:r w:rsidRPr="00EE466B">
        <w:rPr>
          <w:rFonts w:ascii="Courier New" w:hAnsi="Courier New" w:cs="Courier New"/>
        </w:rPr>
        <w:t>extract_instruments</w:t>
      </w:r>
      <w:proofErr w:type="spellEnd"/>
      <w:r w:rsidRPr="00EE466B">
        <w:rPr>
          <w:rFonts w:ascii="Courier New" w:hAnsi="Courier New" w:cs="Courier New"/>
        </w:rPr>
        <w:t>(c('1009'</w:t>
      </w:r>
      <w:proofErr w:type="gramStart"/>
      <w:r w:rsidRPr="00EE466B">
        <w:rPr>
          <w:rFonts w:ascii="Courier New" w:hAnsi="Courier New" w:cs="Courier New"/>
        </w:rPr>
        <w:t>),p</w:t>
      </w:r>
      <w:proofErr w:type="gramEnd"/>
      <w:r w:rsidRPr="00EE466B">
        <w:rPr>
          <w:rFonts w:ascii="Courier New" w:hAnsi="Courier New" w:cs="Courier New"/>
        </w:rPr>
        <w:t>1=5e-5)</w:t>
      </w:r>
    </w:p>
    <w:p w14:paraId="74636B22" w14:textId="77777777" w:rsidR="00EE466B" w:rsidRPr="00EE466B" w:rsidRDefault="00EE466B" w:rsidP="00EE466B">
      <w:pPr>
        <w:rPr>
          <w:rFonts w:ascii="Courier New" w:hAnsi="Courier New" w:cs="Courier New"/>
        </w:rPr>
      </w:pPr>
      <w:proofErr w:type="spellStart"/>
      <w:r w:rsidRPr="00EE466B">
        <w:rPr>
          <w:rFonts w:ascii="Courier New" w:hAnsi="Courier New" w:cs="Courier New"/>
        </w:rPr>
        <w:t>outcome_dat</w:t>
      </w:r>
      <w:proofErr w:type="spellEnd"/>
      <w:r w:rsidRPr="00EE466B">
        <w:rPr>
          <w:rFonts w:ascii="Courier New" w:hAnsi="Courier New" w:cs="Courier New"/>
        </w:rPr>
        <w:t xml:space="preserve"> &lt;- </w:t>
      </w:r>
      <w:proofErr w:type="spellStart"/>
      <w:r w:rsidRPr="00EE466B">
        <w:rPr>
          <w:rFonts w:ascii="Courier New" w:hAnsi="Courier New" w:cs="Courier New"/>
        </w:rPr>
        <w:t>extract_outcome_</w:t>
      </w:r>
      <w:proofErr w:type="gramStart"/>
      <w:r w:rsidRPr="00EE466B">
        <w:rPr>
          <w:rFonts w:ascii="Courier New" w:hAnsi="Courier New" w:cs="Courier New"/>
        </w:rPr>
        <w:t>data</w:t>
      </w:r>
      <w:proofErr w:type="spellEnd"/>
      <w:r w:rsidRPr="00EE466B">
        <w:rPr>
          <w:rFonts w:ascii="Courier New" w:hAnsi="Courier New" w:cs="Courier New"/>
        </w:rPr>
        <w:t>(</w:t>
      </w:r>
      <w:proofErr w:type="spellStart"/>
      <w:proofErr w:type="gramEnd"/>
      <w:r w:rsidRPr="00EE466B">
        <w:rPr>
          <w:rFonts w:ascii="Courier New" w:hAnsi="Courier New" w:cs="Courier New"/>
        </w:rPr>
        <w:t>exposure_dat$SNP</w:t>
      </w:r>
      <w:proofErr w:type="spellEnd"/>
      <w:r w:rsidRPr="00EE466B">
        <w:rPr>
          <w:rFonts w:ascii="Courier New" w:hAnsi="Courier New" w:cs="Courier New"/>
        </w:rPr>
        <w:t xml:space="preserve">, c('2','61','79','999','300','301','299','7','798'), proxies = 1, </w:t>
      </w:r>
      <w:proofErr w:type="spellStart"/>
      <w:r w:rsidRPr="00EE466B">
        <w:rPr>
          <w:rFonts w:ascii="Courier New" w:hAnsi="Courier New" w:cs="Courier New"/>
        </w:rPr>
        <w:t>rsq</w:t>
      </w:r>
      <w:proofErr w:type="spellEnd"/>
      <w:r w:rsidRPr="00EE466B">
        <w:rPr>
          <w:rFonts w:ascii="Courier New" w:hAnsi="Courier New" w:cs="Courier New"/>
        </w:rPr>
        <w:t xml:space="preserve"> = 0.8, </w:t>
      </w:r>
      <w:proofErr w:type="spellStart"/>
      <w:r w:rsidRPr="00EE466B">
        <w:rPr>
          <w:rFonts w:ascii="Courier New" w:hAnsi="Courier New" w:cs="Courier New"/>
        </w:rPr>
        <w:t>align_alleles</w:t>
      </w:r>
      <w:proofErr w:type="spellEnd"/>
      <w:r w:rsidRPr="00EE466B">
        <w:rPr>
          <w:rFonts w:ascii="Courier New" w:hAnsi="Courier New" w:cs="Courier New"/>
        </w:rPr>
        <w:t xml:space="preserve"> = 1, palindromes = 1, </w:t>
      </w:r>
      <w:proofErr w:type="spellStart"/>
      <w:r w:rsidRPr="00EE466B">
        <w:rPr>
          <w:rFonts w:ascii="Courier New" w:hAnsi="Courier New" w:cs="Courier New"/>
        </w:rPr>
        <w:t>maf_threshold</w:t>
      </w:r>
      <w:proofErr w:type="spellEnd"/>
      <w:r w:rsidRPr="00EE466B">
        <w:rPr>
          <w:rFonts w:ascii="Courier New" w:hAnsi="Courier New" w:cs="Courier New"/>
        </w:rPr>
        <w:t xml:space="preserve"> = 0.3)</w:t>
      </w:r>
    </w:p>
    <w:p w14:paraId="2511F95B" w14:textId="77777777" w:rsidR="00EE466B" w:rsidRPr="00EE466B" w:rsidRDefault="00EE466B" w:rsidP="00EE466B">
      <w:pPr>
        <w:rPr>
          <w:rFonts w:ascii="Courier New" w:hAnsi="Courier New" w:cs="Courier New"/>
        </w:rPr>
      </w:pPr>
      <w:proofErr w:type="spellStart"/>
      <w:r w:rsidRPr="00EE466B">
        <w:rPr>
          <w:rFonts w:ascii="Courier New" w:hAnsi="Courier New" w:cs="Courier New"/>
        </w:rPr>
        <w:t>dat</w:t>
      </w:r>
      <w:proofErr w:type="spellEnd"/>
      <w:r w:rsidRPr="00EE466B">
        <w:rPr>
          <w:rFonts w:ascii="Courier New" w:hAnsi="Courier New" w:cs="Courier New"/>
        </w:rPr>
        <w:t xml:space="preserve"> &lt;- </w:t>
      </w:r>
      <w:proofErr w:type="spellStart"/>
      <w:r w:rsidRPr="00EE466B">
        <w:rPr>
          <w:rFonts w:ascii="Courier New" w:hAnsi="Courier New" w:cs="Courier New"/>
        </w:rPr>
        <w:t>harmonise_</w:t>
      </w:r>
      <w:proofErr w:type="gramStart"/>
      <w:r w:rsidRPr="00EE466B">
        <w:rPr>
          <w:rFonts w:ascii="Courier New" w:hAnsi="Courier New" w:cs="Courier New"/>
        </w:rPr>
        <w:t>data</w:t>
      </w:r>
      <w:proofErr w:type="spellEnd"/>
      <w:r w:rsidRPr="00EE466B">
        <w:rPr>
          <w:rFonts w:ascii="Courier New" w:hAnsi="Courier New" w:cs="Courier New"/>
        </w:rPr>
        <w:t>(</w:t>
      </w:r>
      <w:proofErr w:type="spellStart"/>
      <w:proofErr w:type="gramEnd"/>
      <w:r w:rsidRPr="00EE466B">
        <w:rPr>
          <w:rFonts w:ascii="Courier New" w:hAnsi="Courier New" w:cs="Courier New"/>
        </w:rPr>
        <w:t>exposure_dat</w:t>
      </w:r>
      <w:proofErr w:type="spellEnd"/>
      <w:r w:rsidRPr="00EE466B">
        <w:rPr>
          <w:rFonts w:ascii="Courier New" w:hAnsi="Courier New" w:cs="Courier New"/>
        </w:rPr>
        <w:t xml:space="preserve">, </w:t>
      </w:r>
      <w:proofErr w:type="spellStart"/>
      <w:r w:rsidRPr="00EE466B">
        <w:rPr>
          <w:rFonts w:ascii="Courier New" w:hAnsi="Courier New" w:cs="Courier New"/>
        </w:rPr>
        <w:t>outcome_dat</w:t>
      </w:r>
      <w:proofErr w:type="spellEnd"/>
      <w:r w:rsidRPr="00EE466B">
        <w:rPr>
          <w:rFonts w:ascii="Courier New" w:hAnsi="Courier New" w:cs="Courier New"/>
        </w:rPr>
        <w:t>, action = 2)</w:t>
      </w:r>
    </w:p>
    <w:p w14:paraId="0D30E4DC" w14:textId="3D97D13B" w:rsidR="00EE466B" w:rsidRPr="00EE466B" w:rsidRDefault="00EE466B" w:rsidP="00EE466B">
      <w:pPr>
        <w:rPr>
          <w:rFonts w:ascii="Courier New" w:hAnsi="Courier New" w:cs="Courier New"/>
        </w:rPr>
      </w:pPr>
      <w:proofErr w:type="spellStart"/>
      <w:r w:rsidRPr="00EE466B">
        <w:rPr>
          <w:rFonts w:ascii="Courier New" w:hAnsi="Courier New" w:cs="Courier New"/>
        </w:rPr>
        <w:t>mr_results</w:t>
      </w:r>
      <w:proofErr w:type="spellEnd"/>
      <w:r w:rsidRPr="00EE466B">
        <w:rPr>
          <w:rFonts w:ascii="Courier New" w:hAnsi="Courier New" w:cs="Courier New"/>
        </w:rPr>
        <w:t xml:space="preserve"> &lt;- </w:t>
      </w:r>
      <w:proofErr w:type="spellStart"/>
      <w:r w:rsidRPr="00EE466B">
        <w:rPr>
          <w:rFonts w:ascii="Courier New" w:hAnsi="Courier New" w:cs="Courier New"/>
        </w:rPr>
        <w:t>mr</w:t>
      </w:r>
      <w:proofErr w:type="spellEnd"/>
      <w:r w:rsidRPr="00EE466B">
        <w:rPr>
          <w:rFonts w:ascii="Courier New" w:hAnsi="Courier New" w:cs="Courier New"/>
        </w:rPr>
        <w:t>(</w:t>
      </w:r>
      <w:proofErr w:type="spellStart"/>
      <w:r w:rsidRPr="00EE466B">
        <w:rPr>
          <w:rFonts w:ascii="Courier New" w:hAnsi="Courier New" w:cs="Courier New"/>
        </w:rPr>
        <w:t>dat</w:t>
      </w:r>
      <w:proofErr w:type="spellEnd"/>
      <w:r w:rsidRPr="00EE466B">
        <w:rPr>
          <w:rFonts w:ascii="Courier New" w:hAnsi="Courier New" w:cs="Courier New"/>
        </w:rPr>
        <w:t>)</w:t>
      </w:r>
    </w:p>
    <w:p w14:paraId="46FF8348" w14:textId="77777777" w:rsidR="00177D93" w:rsidRDefault="00177D93" w:rsidP="00264A93"/>
    <w:p w14:paraId="759F28C8" w14:textId="56F2FCC4" w:rsidR="0007601D" w:rsidRDefault="0007601D" w:rsidP="00264A93">
      <w:pPr>
        <w:pStyle w:val="Heading2"/>
      </w:pPr>
      <w:r>
        <w:t>References</w:t>
      </w:r>
    </w:p>
    <w:p w14:paraId="08895AC2" w14:textId="06627BEA" w:rsidR="0007601D" w:rsidRDefault="0007601D" w:rsidP="00264A93"/>
    <w:p w14:paraId="0B77AB50" w14:textId="77777777" w:rsidR="00A605E2" w:rsidRPr="00A605E2" w:rsidRDefault="00A605E2" w:rsidP="00264A93">
      <w:pPr>
        <w:pStyle w:val="Bibliography"/>
      </w:pPr>
      <w:r>
        <w:fldChar w:fldCharType="begin"/>
      </w:r>
      <w:r>
        <w:instrText xml:space="preserve"> ADDIN ZOTERO_BIBL {"custom":[]} CSL_BIBLIOGRAPHY </w:instrText>
      </w:r>
      <w:r>
        <w:fldChar w:fldCharType="separate"/>
      </w:r>
      <w:r w:rsidRPr="00A605E2">
        <w:t xml:space="preserve">1 </w:t>
      </w:r>
      <w:r w:rsidRPr="00A605E2">
        <w:tab/>
        <w:t xml:space="preserve">Wootton RE, Lawn RB, Millard LAC, </w:t>
      </w:r>
      <w:r w:rsidRPr="00A605E2">
        <w:rPr>
          <w:i/>
          <w:iCs/>
        </w:rPr>
        <w:t>et al.</w:t>
      </w:r>
      <w:r w:rsidRPr="00A605E2">
        <w:t xml:space="preserve"> Evaluation of the causal effects between subjective wellbeing and cardiometabolic health: mendelian randomisation study. </w:t>
      </w:r>
      <w:r w:rsidRPr="00A605E2">
        <w:rPr>
          <w:i/>
          <w:iCs/>
        </w:rPr>
        <w:t>BMJ</w:t>
      </w:r>
      <w:r w:rsidRPr="00A605E2">
        <w:t xml:space="preserve"> 2018;</w:t>
      </w:r>
      <w:r w:rsidRPr="00A605E2">
        <w:rPr>
          <w:b/>
          <w:bCs/>
        </w:rPr>
        <w:t>362</w:t>
      </w:r>
      <w:r w:rsidRPr="00A605E2">
        <w:t>:k3788. doi:10.1136/bmj.k3788</w:t>
      </w:r>
    </w:p>
    <w:p w14:paraId="08F3C640" w14:textId="77777777" w:rsidR="00A605E2" w:rsidRPr="00A605E2" w:rsidRDefault="00A605E2" w:rsidP="00264A93">
      <w:pPr>
        <w:pStyle w:val="Bibliography"/>
      </w:pPr>
      <w:r w:rsidRPr="00A605E2">
        <w:t xml:space="preserve">2 </w:t>
      </w:r>
      <w:r w:rsidRPr="00A605E2">
        <w:tab/>
        <w:t xml:space="preserve">Okbay A, Baselmans BML, Neve J-ED, </w:t>
      </w:r>
      <w:r w:rsidRPr="00A605E2">
        <w:rPr>
          <w:i/>
          <w:iCs/>
        </w:rPr>
        <w:t>et al.</w:t>
      </w:r>
      <w:r w:rsidRPr="00A605E2">
        <w:t xml:space="preserve"> Genetic variants associated with subjective well-being, depressive symptoms, and neuroticism identified through genome-wide analyses. </w:t>
      </w:r>
      <w:r w:rsidRPr="00A605E2">
        <w:rPr>
          <w:i/>
          <w:iCs/>
        </w:rPr>
        <w:t>Nat Genet</w:t>
      </w:r>
      <w:r w:rsidRPr="00A605E2">
        <w:t xml:space="preserve"> 2016;</w:t>
      </w:r>
      <w:r w:rsidRPr="00A605E2">
        <w:rPr>
          <w:b/>
          <w:bCs/>
        </w:rPr>
        <w:t>48</w:t>
      </w:r>
      <w:r w:rsidRPr="00A605E2">
        <w:t>:624–33. doi:10.1038/ng.3552</w:t>
      </w:r>
    </w:p>
    <w:p w14:paraId="0B0942D8" w14:textId="77777777" w:rsidR="00A605E2" w:rsidRPr="00A605E2" w:rsidRDefault="00A605E2" w:rsidP="00264A93">
      <w:pPr>
        <w:pStyle w:val="Bibliography"/>
      </w:pPr>
      <w:r w:rsidRPr="00A605E2">
        <w:t xml:space="preserve">3 </w:t>
      </w:r>
      <w:r w:rsidRPr="00A605E2">
        <w:tab/>
        <w:t xml:space="preserve">Locke AE, Kahali B, Berndt SI, </w:t>
      </w:r>
      <w:r w:rsidRPr="00A605E2">
        <w:rPr>
          <w:i/>
          <w:iCs/>
        </w:rPr>
        <w:t>et al.</w:t>
      </w:r>
      <w:r w:rsidRPr="00A605E2">
        <w:t xml:space="preserve"> Genetic studies of body mass index yield new insights for obesity biology. </w:t>
      </w:r>
      <w:r w:rsidRPr="00A605E2">
        <w:rPr>
          <w:i/>
          <w:iCs/>
        </w:rPr>
        <w:t>Nature</w:t>
      </w:r>
      <w:r w:rsidRPr="00A605E2">
        <w:t xml:space="preserve"> 2015;</w:t>
      </w:r>
      <w:r w:rsidRPr="00A605E2">
        <w:rPr>
          <w:b/>
          <w:bCs/>
        </w:rPr>
        <w:t>518</w:t>
      </w:r>
      <w:r w:rsidRPr="00A605E2">
        <w:t>:197–206. doi:10.1038/nature14177</w:t>
      </w:r>
    </w:p>
    <w:p w14:paraId="7D5617C8" w14:textId="77777777" w:rsidR="00A605E2" w:rsidRPr="00A605E2" w:rsidRDefault="00A605E2" w:rsidP="00264A93">
      <w:pPr>
        <w:pStyle w:val="Bibliography"/>
      </w:pPr>
      <w:r w:rsidRPr="00A605E2">
        <w:t xml:space="preserve">4 </w:t>
      </w:r>
      <w:r w:rsidRPr="00A605E2">
        <w:tab/>
        <w:t xml:space="preserve">Shungin D, Winkler TW, Croteau-Chonka DC, </w:t>
      </w:r>
      <w:r w:rsidRPr="00A605E2">
        <w:rPr>
          <w:i/>
          <w:iCs/>
        </w:rPr>
        <w:t>et al.</w:t>
      </w:r>
      <w:r w:rsidRPr="00A605E2">
        <w:t xml:space="preserve"> New genetic loci link adipose and insulin biology to body fat distribution. </w:t>
      </w:r>
      <w:r w:rsidRPr="00A605E2">
        <w:rPr>
          <w:i/>
          <w:iCs/>
        </w:rPr>
        <w:t>Nature</w:t>
      </w:r>
      <w:r w:rsidRPr="00A605E2">
        <w:t xml:space="preserve"> 2015;</w:t>
      </w:r>
      <w:r w:rsidRPr="00A605E2">
        <w:rPr>
          <w:b/>
          <w:bCs/>
        </w:rPr>
        <w:t>518</w:t>
      </w:r>
      <w:r w:rsidRPr="00A605E2">
        <w:t>:187–96. doi:10.1038/nature14132</w:t>
      </w:r>
    </w:p>
    <w:p w14:paraId="6ADB4026" w14:textId="77777777" w:rsidR="00A605E2" w:rsidRPr="00A605E2" w:rsidRDefault="00A605E2" w:rsidP="00264A93">
      <w:pPr>
        <w:pStyle w:val="Bibliography"/>
      </w:pPr>
      <w:r w:rsidRPr="00A605E2">
        <w:t xml:space="preserve">5 </w:t>
      </w:r>
      <w:r w:rsidRPr="00A605E2">
        <w:tab/>
        <w:t xml:space="preserve">Lu Y, Day FR, Gustafsson S, </w:t>
      </w:r>
      <w:r w:rsidRPr="00A605E2">
        <w:rPr>
          <w:i/>
          <w:iCs/>
        </w:rPr>
        <w:t>et al.</w:t>
      </w:r>
      <w:r w:rsidRPr="00A605E2">
        <w:t xml:space="preserve"> New loci for body fat percentage reveal link between adiposity and cardiometabolic disease risk. </w:t>
      </w:r>
      <w:r w:rsidRPr="00A605E2">
        <w:rPr>
          <w:i/>
          <w:iCs/>
        </w:rPr>
        <w:t>Nat Commun</w:t>
      </w:r>
      <w:r w:rsidRPr="00A605E2">
        <w:t xml:space="preserve"> 2016;</w:t>
      </w:r>
      <w:r w:rsidRPr="00A605E2">
        <w:rPr>
          <w:b/>
          <w:bCs/>
        </w:rPr>
        <w:t>7</w:t>
      </w:r>
      <w:r w:rsidRPr="00A605E2">
        <w:t>:10495. doi:10.1038/ncomms10495</w:t>
      </w:r>
    </w:p>
    <w:p w14:paraId="7838F29A" w14:textId="77777777" w:rsidR="00A605E2" w:rsidRPr="00A605E2" w:rsidRDefault="00A605E2" w:rsidP="00264A93">
      <w:pPr>
        <w:pStyle w:val="Bibliography"/>
      </w:pPr>
      <w:r w:rsidRPr="00A605E2">
        <w:t xml:space="preserve">6 </w:t>
      </w:r>
      <w:r w:rsidRPr="00A605E2">
        <w:tab/>
        <w:t xml:space="preserve">Willer CJ, Schmidt EM, Sengupta S, </w:t>
      </w:r>
      <w:r w:rsidRPr="00A605E2">
        <w:rPr>
          <w:i/>
          <w:iCs/>
        </w:rPr>
        <w:t>et al.</w:t>
      </w:r>
      <w:r w:rsidRPr="00A605E2">
        <w:t xml:space="preserve"> Discovery and refinement of loci associated with lipid levels. </w:t>
      </w:r>
      <w:r w:rsidRPr="00A605E2">
        <w:rPr>
          <w:i/>
          <w:iCs/>
        </w:rPr>
        <w:t>Nat Genet</w:t>
      </w:r>
      <w:r w:rsidRPr="00A605E2">
        <w:t xml:space="preserve"> 2013;</w:t>
      </w:r>
      <w:r w:rsidRPr="00A605E2">
        <w:rPr>
          <w:b/>
          <w:bCs/>
        </w:rPr>
        <w:t>45</w:t>
      </w:r>
      <w:r w:rsidRPr="00A605E2">
        <w:t>:1274–83. doi:10.1038/ng.2797</w:t>
      </w:r>
    </w:p>
    <w:p w14:paraId="3BC00770" w14:textId="77777777" w:rsidR="00A605E2" w:rsidRPr="00A605E2" w:rsidRDefault="00A605E2" w:rsidP="00264A93">
      <w:pPr>
        <w:pStyle w:val="Bibliography"/>
      </w:pPr>
      <w:r w:rsidRPr="00A605E2">
        <w:t xml:space="preserve">7 </w:t>
      </w:r>
      <w:r w:rsidRPr="00A605E2">
        <w:tab/>
        <w:t xml:space="preserve">Nikpay M, Goel A, Won H-H, </w:t>
      </w:r>
      <w:r w:rsidRPr="00A605E2">
        <w:rPr>
          <w:i/>
          <w:iCs/>
        </w:rPr>
        <w:t>et al.</w:t>
      </w:r>
      <w:r w:rsidRPr="00A605E2">
        <w:t xml:space="preserve"> A comprehensive 1,000 Genomes-based genome-wide association meta-analysis of coronary artery disease. </w:t>
      </w:r>
      <w:r w:rsidRPr="00A605E2">
        <w:rPr>
          <w:i/>
          <w:iCs/>
        </w:rPr>
        <w:t>Nat Genet</w:t>
      </w:r>
      <w:r w:rsidRPr="00A605E2">
        <w:t xml:space="preserve"> 2015;</w:t>
      </w:r>
      <w:r w:rsidRPr="00A605E2">
        <w:rPr>
          <w:b/>
          <w:bCs/>
        </w:rPr>
        <w:t>47</w:t>
      </w:r>
      <w:r w:rsidRPr="00A605E2">
        <w:t>:1121–30. doi:10.1038/ng.3396</w:t>
      </w:r>
    </w:p>
    <w:p w14:paraId="0B387715" w14:textId="44AD5106" w:rsidR="002F175F" w:rsidRPr="0007601D" w:rsidRDefault="00A605E2" w:rsidP="00264A93">
      <w:r>
        <w:fldChar w:fldCharType="end"/>
      </w:r>
    </w:p>
    <w:sectPr w:rsidR="002F175F" w:rsidRPr="0007601D" w:rsidSect="007E4EB9">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2539"/>
    <w:multiLevelType w:val="hybridMultilevel"/>
    <w:tmpl w:val="52526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420674"/>
    <w:multiLevelType w:val="hybridMultilevel"/>
    <w:tmpl w:val="88F6B5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955E2A"/>
    <w:multiLevelType w:val="hybridMultilevel"/>
    <w:tmpl w:val="91C25566"/>
    <w:lvl w:ilvl="0" w:tplc="6F440D26">
      <w:start w:val="1"/>
      <w:numFmt w:val="decimal"/>
      <w:suff w:val="space"/>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5C92850"/>
    <w:multiLevelType w:val="hybridMultilevel"/>
    <w:tmpl w:val="6CE616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13261EF"/>
    <w:multiLevelType w:val="hybridMultilevel"/>
    <w:tmpl w:val="6508735E"/>
    <w:lvl w:ilvl="0" w:tplc="4CBE964A">
      <w:start w:val="1"/>
      <w:numFmt w:val="decimal"/>
      <w:suff w:val="space"/>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1B1"/>
    <w:rsid w:val="00064C53"/>
    <w:rsid w:val="00074FB1"/>
    <w:rsid w:val="0007601D"/>
    <w:rsid w:val="000F6326"/>
    <w:rsid w:val="00115E60"/>
    <w:rsid w:val="00164128"/>
    <w:rsid w:val="00177D93"/>
    <w:rsid w:val="00264A93"/>
    <w:rsid w:val="002F175F"/>
    <w:rsid w:val="002F5FA8"/>
    <w:rsid w:val="00360652"/>
    <w:rsid w:val="00416B93"/>
    <w:rsid w:val="0043201F"/>
    <w:rsid w:val="00455546"/>
    <w:rsid w:val="004E750B"/>
    <w:rsid w:val="00513FC3"/>
    <w:rsid w:val="0051667D"/>
    <w:rsid w:val="00561743"/>
    <w:rsid w:val="005B7F60"/>
    <w:rsid w:val="0060596A"/>
    <w:rsid w:val="006253C9"/>
    <w:rsid w:val="006C5FDA"/>
    <w:rsid w:val="00744FE3"/>
    <w:rsid w:val="007E4EB9"/>
    <w:rsid w:val="00812DA0"/>
    <w:rsid w:val="00834C4D"/>
    <w:rsid w:val="00A101B1"/>
    <w:rsid w:val="00A605E2"/>
    <w:rsid w:val="00AF0383"/>
    <w:rsid w:val="00B02297"/>
    <w:rsid w:val="00B4492C"/>
    <w:rsid w:val="00BB26AE"/>
    <w:rsid w:val="00C266B4"/>
    <w:rsid w:val="00C91165"/>
    <w:rsid w:val="00C93F5F"/>
    <w:rsid w:val="00D30087"/>
    <w:rsid w:val="00D8648F"/>
    <w:rsid w:val="00E04FE4"/>
    <w:rsid w:val="00EA3BA6"/>
    <w:rsid w:val="00EE466B"/>
    <w:rsid w:val="00FF63D7"/>
    <w:rsid w:val="00FF79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361A1"/>
  <w15:chartTrackingRefBased/>
  <w15:docId w15:val="{422E664B-D933-4C74-8D50-E4BB18FD3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4A93"/>
    <w:pPr>
      <w:spacing w:after="0" w:line="240" w:lineRule="auto"/>
      <w:contextualSpacing/>
    </w:pPr>
    <w:rPr>
      <w:rFonts w:asciiTheme="majorHAnsi" w:hAnsiTheme="majorHAnsi"/>
      <w:sz w:val="24"/>
      <w:szCs w:val="24"/>
      <w:lang w:val="en-GB"/>
    </w:rPr>
  </w:style>
  <w:style w:type="paragraph" w:styleId="Heading1">
    <w:name w:val="heading 1"/>
    <w:basedOn w:val="Normal"/>
    <w:next w:val="Normal"/>
    <w:link w:val="Heading1Char"/>
    <w:uiPriority w:val="9"/>
    <w:qFormat/>
    <w:rsid w:val="0007601D"/>
    <w:pPr>
      <w:keepNext/>
      <w:keepLines/>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4EB9"/>
    <w:pPr>
      <w:keepNext/>
      <w:keepLines/>
      <w:outlineLvl w:val="1"/>
    </w:pPr>
    <w:rPr>
      <w:rFonts w:eastAsiaTheme="majorEastAsia" w:cstheme="majorBidi"/>
      <w:color w:val="2F5496" w:themeColor="accent1" w:themeShade="BF"/>
      <w:sz w:val="28"/>
      <w:szCs w:val="28"/>
    </w:rPr>
  </w:style>
  <w:style w:type="paragraph" w:styleId="Heading3">
    <w:name w:val="heading 3"/>
    <w:basedOn w:val="Normal"/>
    <w:next w:val="Normal"/>
    <w:link w:val="Heading3Char"/>
    <w:uiPriority w:val="9"/>
    <w:unhideWhenUsed/>
    <w:qFormat/>
    <w:rsid w:val="00E04FE4"/>
    <w:pPr>
      <w:keepNext/>
      <w:keepLines/>
      <w:spacing w:before="40"/>
      <w:outlineLvl w:val="2"/>
    </w:pPr>
    <w:rPr>
      <w:rFonts w:eastAsiaTheme="majorEastAsia" w:cstheme="majorBidi"/>
      <w:color w:val="1F3864" w:themeColor="accent1" w:themeShade="80"/>
    </w:rPr>
  </w:style>
  <w:style w:type="paragraph" w:styleId="Heading4">
    <w:name w:val="heading 4"/>
    <w:basedOn w:val="Normal"/>
    <w:next w:val="Normal"/>
    <w:link w:val="Heading4Char"/>
    <w:uiPriority w:val="9"/>
    <w:unhideWhenUsed/>
    <w:qFormat/>
    <w:rsid w:val="00E04FE4"/>
    <w:pPr>
      <w:keepNext/>
      <w:keepLines/>
      <w:spacing w:before="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04FE4"/>
    <w:pPr>
      <w:keepNext/>
      <w:keepLines/>
      <w:spacing w:before="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04FE4"/>
    <w:pPr>
      <w:keepNext/>
      <w:keepLines/>
      <w:spacing w:before="40"/>
      <w:outlineLvl w:val="5"/>
    </w:pPr>
    <w:rPr>
      <w:rFonts w:eastAsiaTheme="majorEastAsia" w:cstheme="majorBidi"/>
      <w:color w:val="1F3864" w:themeColor="accent1" w:themeShade="80"/>
    </w:rPr>
  </w:style>
  <w:style w:type="paragraph" w:styleId="Heading7">
    <w:name w:val="heading 7"/>
    <w:basedOn w:val="Normal"/>
    <w:next w:val="Normal"/>
    <w:link w:val="Heading7Char"/>
    <w:uiPriority w:val="9"/>
    <w:semiHidden/>
    <w:unhideWhenUsed/>
    <w:qFormat/>
    <w:rsid w:val="00E04FE4"/>
    <w:pPr>
      <w:keepNext/>
      <w:keepLines/>
      <w:spacing w:before="40"/>
      <w:outlineLvl w:val="6"/>
    </w:pPr>
    <w:rPr>
      <w:rFonts w:eastAsiaTheme="majorEastAsia" w:cstheme="majorBidi"/>
      <w:i/>
      <w:iCs/>
      <w:color w:val="1F3864" w:themeColor="accent1" w:themeShade="80"/>
    </w:rPr>
  </w:style>
  <w:style w:type="paragraph" w:styleId="Heading8">
    <w:name w:val="heading 8"/>
    <w:basedOn w:val="Normal"/>
    <w:next w:val="Normal"/>
    <w:link w:val="Heading8Char"/>
    <w:uiPriority w:val="9"/>
    <w:semiHidden/>
    <w:unhideWhenUsed/>
    <w:qFormat/>
    <w:rsid w:val="00E04FE4"/>
    <w:pPr>
      <w:keepNext/>
      <w:keepLines/>
      <w:spacing w:before="40"/>
      <w:outlineLvl w:val="7"/>
    </w:pPr>
    <w:rPr>
      <w:rFonts w:eastAsiaTheme="majorEastAsia"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E04FE4"/>
    <w:pPr>
      <w:keepNext/>
      <w:keepLines/>
      <w:spacing w:before="40"/>
      <w:outlineLvl w:val="8"/>
    </w:pPr>
    <w:rPr>
      <w:rFonts w:eastAsiaTheme="majorEastAsia"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601D"/>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7E4EB9"/>
    <w:rPr>
      <w:rFonts w:asciiTheme="majorHAnsi" w:eastAsiaTheme="majorEastAsia" w:hAnsiTheme="majorHAnsi" w:cstheme="majorBidi"/>
      <w:color w:val="2F5496" w:themeColor="accent1" w:themeShade="BF"/>
      <w:sz w:val="28"/>
      <w:szCs w:val="28"/>
      <w:lang w:val="en-GB"/>
    </w:rPr>
  </w:style>
  <w:style w:type="character" w:customStyle="1" w:styleId="Heading3Char">
    <w:name w:val="Heading 3 Char"/>
    <w:basedOn w:val="DefaultParagraphFont"/>
    <w:link w:val="Heading3"/>
    <w:uiPriority w:val="9"/>
    <w:rsid w:val="00E04FE4"/>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rsid w:val="00E04FE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04FE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04FE4"/>
    <w:rPr>
      <w:rFonts w:asciiTheme="majorHAnsi" w:eastAsiaTheme="majorEastAsia" w:hAnsiTheme="majorHAnsi" w:cstheme="majorBidi"/>
      <w:color w:val="1F3864" w:themeColor="accent1" w:themeShade="80"/>
    </w:rPr>
  </w:style>
  <w:style w:type="character" w:customStyle="1" w:styleId="Heading7Char">
    <w:name w:val="Heading 7 Char"/>
    <w:basedOn w:val="DefaultParagraphFont"/>
    <w:link w:val="Heading7"/>
    <w:uiPriority w:val="9"/>
    <w:semiHidden/>
    <w:rsid w:val="00E04FE4"/>
    <w:rPr>
      <w:rFonts w:asciiTheme="majorHAnsi" w:eastAsiaTheme="majorEastAsia" w:hAnsiTheme="majorHAnsi" w:cstheme="majorBidi"/>
      <w:i/>
      <w:iCs/>
      <w:color w:val="1F3864" w:themeColor="accent1" w:themeShade="80"/>
    </w:rPr>
  </w:style>
  <w:style w:type="character" w:customStyle="1" w:styleId="Heading8Char">
    <w:name w:val="Heading 8 Char"/>
    <w:basedOn w:val="DefaultParagraphFont"/>
    <w:link w:val="Heading8"/>
    <w:uiPriority w:val="9"/>
    <w:semiHidden/>
    <w:rsid w:val="00E04FE4"/>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E04FE4"/>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E04FE4"/>
    <w:pPr>
      <w:spacing w:after="200"/>
    </w:pPr>
    <w:rPr>
      <w:i/>
      <w:iCs/>
      <w:color w:val="44546A" w:themeColor="text2"/>
      <w:sz w:val="18"/>
      <w:szCs w:val="18"/>
    </w:rPr>
  </w:style>
  <w:style w:type="paragraph" w:styleId="Title">
    <w:name w:val="Title"/>
    <w:basedOn w:val="Normal"/>
    <w:next w:val="Normal"/>
    <w:link w:val="TitleChar"/>
    <w:uiPriority w:val="10"/>
    <w:qFormat/>
    <w:rsid w:val="00E04FE4"/>
    <w:rPr>
      <w:rFonts w:eastAsiaTheme="majorEastAsia" w:cstheme="majorBidi"/>
      <w:spacing w:val="-10"/>
      <w:sz w:val="56"/>
      <w:szCs w:val="56"/>
    </w:rPr>
  </w:style>
  <w:style w:type="character" w:customStyle="1" w:styleId="TitleChar">
    <w:name w:val="Title Char"/>
    <w:basedOn w:val="DefaultParagraphFont"/>
    <w:link w:val="Title"/>
    <w:uiPriority w:val="10"/>
    <w:rsid w:val="00E04FE4"/>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E04FE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4FE4"/>
    <w:rPr>
      <w:color w:val="5A5A5A" w:themeColor="text1" w:themeTint="A5"/>
      <w:spacing w:val="15"/>
    </w:rPr>
  </w:style>
  <w:style w:type="character" w:styleId="Strong">
    <w:name w:val="Strong"/>
    <w:basedOn w:val="DefaultParagraphFont"/>
    <w:uiPriority w:val="22"/>
    <w:qFormat/>
    <w:rsid w:val="00E04FE4"/>
    <w:rPr>
      <w:b/>
      <w:bCs/>
      <w:color w:val="auto"/>
    </w:rPr>
  </w:style>
  <w:style w:type="character" w:styleId="Emphasis">
    <w:name w:val="Emphasis"/>
    <w:basedOn w:val="DefaultParagraphFont"/>
    <w:uiPriority w:val="20"/>
    <w:qFormat/>
    <w:rsid w:val="00E04FE4"/>
    <w:rPr>
      <w:i/>
      <w:iCs/>
      <w:color w:val="auto"/>
    </w:rPr>
  </w:style>
  <w:style w:type="paragraph" w:styleId="NoSpacing">
    <w:name w:val="No Spacing"/>
    <w:uiPriority w:val="1"/>
    <w:qFormat/>
    <w:rsid w:val="00E04FE4"/>
    <w:pPr>
      <w:spacing w:after="0" w:line="240" w:lineRule="auto"/>
    </w:pPr>
  </w:style>
  <w:style w:type="paragraph" w:styleId="ListParagraph">
    <w:name w:val="List Paragraph"/>
    <w:basedOn w:val="Normal"/>
    <w:uiPriority w:val="34"/>
    <w:qFormat/>
    <w:rsid w:val="00E04FE4"/>
    <w:pPr>
      <w:ind w:left="720"/>
    </w:pPr>
  </w:style>
  <w:style w:type="paragraph" w:styleId="Quote">
    <w:name w:val="Quote"/>
    <w:basedOn w:val="Normal"/>
    <w:next w:val="Normal"/>
    <w:link w:val="QuoteChar"/>
    <w:uiPriority w:val="29"/>
    <w:qFormat/>
    <w:rsid w:val="00E04FE4"/>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E04FE4"/>
    <w:rPr>
      <w:i/>
      <w:iCs/>
      <w:color w:val="404040" w:themeColor="text1" w:themeTint="BF"/>
    </w:rPr>
  </w:style>
  <w:style w:type="paragraph" w:styleId="IntenseQuote">
    <w:name w:val="Intense Quote"/>
    <w:basedOn w:val="Normal"/>
    <w:next w:val="Normal"/>
    <w:link w:val="IntenseQuoteChar"/>
    <w:uiPriority w:val="30"/>
    <w:qFormat/>
    <w:rsid w:val="00E04FE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04FE4"/>
    <w:rPr>
      <w:i/>
      <w:iCs/>
      <w:color w:val="4472C4" w:themeColor="accent1"/>
    </w:rPr>
  </w:style>
  <w:style w:type="character" w:styleId="SubtleEmphasis">
    <w:name w:val="Subtle Emphasis"/>
    <w:basedOn w:val="DefaultParagraphFont"/>
    <w:uiPriority w:val="19"/>
    <w:qFormat/>
    <w:rsid w:val="00E04FE4"/>
    <w:rPr>
      <w:i/>
      <w:iCs/>
      <w:color w:val="404040" w:themeColor="text1" w:themeTint="BF"/>
    </w:rPr>
  </w:style>
  <w:style w:type="character" w:styleId="IntenseEmphasis">
    <w:name w:val="Intense Emphasis"/>
    <w:basedOn w:val="DefaultParagraphFont"/>
    <w:uiPriority w:val="21"/>
    <w:qFormat/>
    <w:rsid w:val="00E04FE4"/>
    <w:rPr>
      <w:i/>
      <w:iCs/>
      <w:color w:val="4472C4" w:themeColor="accent1"/>
    </w:rPr>
  </w:style>
  <w:style w:type="character" w:styleId="SubtleReference">
    <w:name w:val="Subtle Reference"/>
    <w:basedOn w:val="DefaultParagraphFont"/>
    <w:uiPriority w:val="31"/>
    <w:qFormat/>
    <w:rsid w:val="00E04FE4"/>
    <w:rPr>
      <w:smallCaps/>
      <w:color w:val="404040" w:themeColor="text1" w:themeTint="BF"/>
    </w:rPr>
  </w:style>
  <w:style w:type="character" w:styleId="IntenseReference">
    <w:name w:val="Intense Reference"/>
    <w:basedOn w:val="DefaultParagraphFont"/>
    <w:uiPriority w:val="32"/>
    <w:qFormat/>
    <w:rsid w:val="00E04FE4"/>
    <w:rPr>
      <w:b/>
      <w:bCs/>
      <w:smallCaps/>
      <w:color w:val="4472C4" w:themeColor="accent1"/>
      <w:spacing w:val="5"/>
    </w:rPr>
  </w:style>
  <w:style w:type="character" w:styleId="BookTitle">
    <w:name w:val="Book Title"/>
    <w:basedOn w:val="DefaultParagraphFont"/>
    <w:uiPriority w:val="33"/>
    <w:qFormat/>
    <w:rsid w:val="00E04FE4"/>
    <w:rPr>
      <w:b/>
      <w:bCs/>
      <w:i/>
      <w:iCs/>
      <w:spacing w:val="5"/>
    </w:rPr>
  </w:style>
  <w:style w:type="paragraph" w:styleId="TOCHeading">
    <w:name w:val="TOC Heading"/>
    <w:basedOn w:val="Heading1"/>
    <w:next w:val="Normal"/>
    <w:uiPriority w:val="39"/>
    <w:unhideWhenUsed/>
    <w:qFormat/>
    <w:rsid w:val="00E04FE4"/>
    <w:pPr>
      <w:outlineLvl w:val="9"/>
    </w:pPr>
  </w:style>
  <w:style w:type="table" w:styleId="TableGrid">
    <w:name w:val="Table Grid"/>
    <w:basedOn w:val="TableNormal"/>
    <w:uiPriority w:val="39"/>
    <w:rsid w:val="00A101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0087"/>
    <w:rPr>
      <w:color w:val="0563C1" w:themeColor="hyperlink"/>
      <w:u w:val="single"/>
    </w:rPr>
  </w:style>
  <w:style w:type="character" w:styleId="UnresolvedMention">
    <w:name w:val="Unresolved Mention"/>
    <w:basedOn w:val="DefaultParagraphFont"/>
    <w:uiPriority w:val="99"/>
    <w:semiHidden/>
    <w:unhideWhenUsed/>
    <w:rsid w:val="00D30087"/>
    <w:rPr>
      <w:color w:val="605E5C"/>
      <w:shd w:val="clear" w:color="auto" w:fill="E1DFDD"/>
    </w:rPr>
  </w:style>
  <w:style w:type="paragraph" w:styleId="Bibliography">
    <w:name w:val="Bibliography"/>
    <w:basedOn w:val="Normal"/>
    <w:next w:val="Normal"/>
    <w:uiPriority w:val="37"/>
    <w:unhideWhenUsed/>
    <w:rsid w:val="00A605E2"/>
    <w:pPr>
      <w:tabs>
        <w:tab w:val="left" w:pos="264"/>
      </w:tabs>
      <w:spacing w:after="240"/>
      <w:ind w:left="264" w:hanging="264"/>
    </w:pPr>
  </w:style>
  <w:style w:type="paragraph" w:styleId="BalloonText">
    <w:name w:val="Balloon Text"/>
    <w:basedOn w:val="Normal"/>
    <w:link w:val="BalloonTextChar"/>
    <w:uiPriority w:val="99"/>
    <w:semiHidden/>
    <w:unhideWhenUsed/>
    <w:rsid w:val="001641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128"/>
    <w:rPr>
      <w:rFonts w:ascii="Segoe UI" w:hAnsi="Segoe UI" w:cs="Segoe UI"/>
      <w:sz w:val="18"/>
      <w:szCs w:val="18"/>
      <w:lang w:val="en-GB"/>
    </w:rPr>
  </w:style>
  <w:style w:type="character" w:styleId="CommentReference">
    <w:name w:val="annotation reference"/>
    <w:basedOn w:val="DefaultParagraphFont"/>
    <w:uiPriority w:val="99"/>
    <w:semiHidden/>
    <w:unhideWhenUsed/>
    <w:rsid w:val="006253C9"/>
    <w:rPr>
      <w:sz w:val="16"/>
      <w:szCs w:val="16"/>
    </w:rPr>
  </w:style>
  <w:style w:type="paragraph" w:styleId="CommentText">
    <w:name w:val="annotation text"/>
    <w:basedOn w:val="Normal"/>
    <w:link w:val="CommentTextChar"/>
    <w:uiPriority w:val="99"/>
    <w:semiHidden/>
    <w:unhideWhenUsed/>
    <w:rsid w:val="006253C9"/>
    <w:rPr>
      <w:sz w:val="20"/>
      <w:szCs w:val="20"/>
    </w:rPr>
  </w:style>
  <w:style w:type="character" w:customStyle="1" w:styleId="CommentTextChar">
    <w:name w:val="Comment Text Char"/>
    <w:basedOn w:val="DefaultParagraphFont"/>
    <w:link w:val="CommentText"/>
    <w:uiPriority w:val="99"/>
    <w:semiHidden/>
    <w:rsid w:val="006253C9"/>
    <w:rPr>
      <w:rFonts w:asciiTheme="majorHAnsi" w:hAnsiTheme="majorHAnsi"/>
      <w:sz w:val="20"/>
      <w:szCs w:val="20"/>
      <w:lang w:val="en-GB"/>
    </w:rPr>
  </w:style>
  <w:style w:type="paragraph" w:styleId="CommentSubject">
    <w:name w:val="annotation subject"/>
    <w:basedOn w:val="CommentText"/>
    <w:next w:val="CommentText"/>
    <w:link w:val="CommentSubjectChar"/>
    <w:uiPriority w:val="99"/>
    <w:semiHidden/>
    <w:unhideWhenUsed/>
    <w:rsid w:val="006253C9"/>
    <w:rPr>
      <w:b/>
      <w:bCs/>
    </w:rPr>
  </w:style>
  <w:style w:type="character" w:customStyle="1" w:styleId="CommentSubjectChar">
    <w:name w:val="Comment Subject Char"/>
    <w:basedOn w:val="CommentTextChar"/>
    <w:link w:val="CommentSubject"/>
    <w:uiPriority w:val="99"/>
    <w:semiHidden/>
    <w:rsid w:val="006253C9"/>
    <w:rPr>
      <w:rFonts w:asciiTheme="majorHAnsi" w:hAnsiTheme="majorHAnsi"/>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9440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mrbase.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A4640-2F0C-4451-83ED-B7E82339E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Pages>
  <Words>20778</Words>
  <Characters>118437</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MW</dc:creator>
  <cp:keywords/>
  <dc:description/>
  <cp:lastModifiedBy>VMW</cp:lastModifiedBy>
  <cp:revision>5</cp:revision>
  <dcterms:created xsi:type="dcterms:W3CDTF">2018-12-21T14:12:00Z</dcterms:created>
  <dcterms:modified xsi:type="dcterms:W3CDTF">2019-01-1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Y5qNT2nK"/&gt;&lt;style id="http://www.zotero.org/styles/bmj-open" hasBibliography="1" bibliographyStyleHasBeenSet="1"/&gt;&lt;prefs&gt;&lt;pref name="fieldType" value="Field"/&gt;&lt;pref name="automaticJournalAbbrevia</vt:lpwstr>
  </property>
  <property fmtid="{D5CDD505-2E9C-101B-9397-08002B2CF9AE}" pid="3" name="ZOTERO_PREF_2">
    <vt:lpwstr>tions" value="true"/&gt;&lt;pref name="noteType" value="0"/&gt;&lt;/prefs&gt;&lt;/data&gt;</vt:lpwstr>
  </property>
</Properties>
</file>